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Pr="004A42A3" w:rsidRDefault="00DD6FC8" w:rsidP="00A656B0">
      <w:pPr>
        <w:spacing w:line="360" w:lineRule="auto"/>
        <w:jc w:val="both"/>
        <w:rPr>
          <w:b/>
          <w:sz w:val="28"/>
        </w:rPr>
      </w:pPr>
    </w:p>
    <w:p w14:paraId="4B906415" w14:textId="00A992E7"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9860F9" w:rsidRPr="004A42A3">
        <w:rPr>
          <w:b/>
          <w:sz w:val="40"/>
          <w:szCs w:val="40"/>
        </w:rPr>
        <w:t xml:space="preserve">: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1F8DE15F"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r w:rsidR="00451514" w:rsidRPr="004A42A3">
        <w:rPr>
          <w:sz w:val="28"/>
        </w:rPr>
        <w:t>Donny 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8E7930">
          <w:pPr>
            <w:pStyle w:val="TOC2"/>
            <w:tabs>
              <w:tab w:val="left" w:pos="960"/>
              <w:tab w:val="right" w:leader="dot" w:pos="8494"/>
            </w:tabs>
            <w:rPr>
              <w:rFonts w:eastAsiaTheme="minorEastAsia" w:cstheme="minorBidi"/>
              <w:b w:val="0"/>
              <w:bCs w:val="0"/>
              <w:noProof/>
              <w:sz w:val="24"/>
              <w:szCs w:val="24"/>
            </w:rPr>
          </w:pPr>
          <w:hyperlink w:anchor="_Toc89725498" w:history="1">
            <w:r w:rsidR="008D465F" w:rsidRPr="00686016">
              <w:rPr>
                <w:rStyle w:val="Hyperlink"/>
                <w:rFonts w:ascii="Times New Roman" w:hAnsi="Times New Roman"/>
                <w:caps/>
                <w:noProof/>
              </w:rPr>
              <w:t>1.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roblem Statement</w:t>
            </w:r>
            <w:r w:rsidR="008D465F">
              <w:rPr>
                <w:noProof/>
                <w:webHidden/>
              </w:rPr>
              <w:tab/>
            </w:r>
            <w:r w:rsidR="008D465F">
              <w:rPr>
                <w:noProof/>
                <w:webHidden/>
              </w:rPr>
              <w:fldChar w:fldCharType="begin"/>
            </w:r>
            <w:r w:rsidR="008D465F">
              <w:rPr>
                <w:noProof/>
                <w:webHidden/>
              </w:rPr>
              <w:instrText xml:space="preserve"> PAGEREF _Toc89725498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BD1BE53" w14:textId="24EBE1FD" w:rsidR="008D465F" w:rsidRDefault="008E7930">
          <w:pPr>
            <w:pStyle w:val="TOC2"/>
            <w:tabs>
              <w:tab w:val="left" w:pos="960"/>
              <w:tab w:val="right" w:leader="dot" w:pos="8494"/>
            </w:tabs>
            <w:rPr>
              <w:rFonts w:eastAsiaTheme="minorEastAsia" w:cstheme="minorBidi"/>
              <w:b w:val="0"/>
              <w:bCs w:val="0"/>
              <w:noProof/>
              <w:sz w:val="24"/>
              <w:szCs w:val="24"/>
            </w:rPr>
          </w:pPr>
          <w:hyperlink w:anchor="_Toc89725499" w:history="1">
            <w:r w:rsidR="008D465F" w:rsidRPr="00686016">
              <w:rPr>
                <w:rStyle w:val="Hyperlink"/>
                <w:rFonts w:ascii="Times New Roman" w:hAnsi="Times New Roman"/>
                <w:caps/>
                <w:noProof/>
              </w:rPr>
              <w:t>1.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Rationale For Research</w:t>
            </w:r>
            <w:r w:rsidR="008D465F">
              <w:rPr>
                <w:noProof/>
                <w:webHidden/>
              </w:rPr>
              <w:tab/>
            </w:r>
            <w:r w:rsidR="008D465F">
              <w:rPr>
                <w:noProof/>
                <w:webHidden/>
              </w:rPr>
              <w:fldChar w:fldCharType="begin"/>
            </w:r>
            <w:r w:rsidR="008D465F">
              <w:rPr>
                <w:noProof/>
                <w:webHidden/>
              </w:rPr>
              <w:instrText xml:space="preserve"> PAGEREF _Toc89725499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87F639F" w14:textId="57BAD597" w:rsidR="008D465F" w:rsidRDefault="008E7930">
          <w:pPr>
            <w:pStyle w:val="TOC2"/>
            <w:tabs>
              <w:tab w:val="left" w:pos="960"/>
              <w:tab w:val="right" w:leader="dot" w:pos="8494"/>
            </w:tabs>
            <w:rPr>
              <w:rFonts w:eastAsiaTheme="minorEastAsia" w:cstheme="minorBidi"/>
              <w:b w:val="0"/>
              <w:bCs w:val="0"/>
              <w:noProof/>
              <w:sz w:val="24"/>
              <w:szCs w:val="24"/>
            </w:rPr>
          </w:pPr>
          <w:hyperlink w:anchor="_Toc89725500" w:history="1">
            <w:r w:rsidR="008D465F" w:rsidRPr="00686016">
              <w:rPr>
                <w:rStyle w:val="Hyperlink"/>
                <w:rFonts w:ascii="Times New Roman" w:hAnsi="Times New Roman"/>
                <w:caps/>
                <w:noProof/>
              </w:rPr>
              <w:t>1.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urpose and Scope</w:t>
            </w:r>
            <w:r w:rsidR="008D465F">
              <w:rPr>
                <w:noProof/>
                <w:webHidden/>
              </w:rPr>
              <w:tab/>
            </w:r>
            <w:r w:rsidR="008D465F">
              <w:rPr>
                <w:noProof/>
                <w:webHidden/>
              </w:rPr>
              <w:fldChar w:fldCharType="begin"/>
            </w:r>
            <w:r w:rsidR="008D465F">
              <w:rPr>
                <w:noProof/>
                <w:webHidden/>
              </w:rPr>
              <w:instrText xml:space="preserve"> PAGEREF _Toc89725500 \h </w:instrText>
            </w:r>
            <w:r w:rsidR="008D465F">
              <w:rPr>
                <w:noProof/>
                <w:webHidden/>
              </w:rPr>
            </w:r>
            <w:r w:rsidR="008D465F">
              <w:rPr>
                <w:noProof/>
                <w:webHidden/>
              </w:rPr>
              <w:fldChar w:fldCharType="separate"/>
            </w:r>
            <w:r w:rsidR="008D465F">
              <w:rPr>
                <w:noProof/>
                <w:webHidden/>
              </w:rPr>
              <w:t>5</w:t>
            </w:r>
            <w:r w:rsidR="008D465F">
              <w:rPr>
                <w:noProof/>
                <w:webHidden/>
              </w:rPr>
              <w:fldChar w:fldCharType="end"/>
            </w:r>
          </w:hyperlink>
        </w:p>
        <w:p w14:paraId="5A1DB310" w14:textId="11E1ECD7" w:rsidR="008D465F" w:rsidRDefault="008E7930">
          <w:pPr>
            <w:pStyle w:val="TOC2"/>
            <w:tabs>
              <w:tab w:val="left" w:pos="960"/>
              <w:tab w:val="right" w:leader="dot" w:pos="8494"/>
            </w:tabs>
            <w:rPr>
              <w:rFonts w:eastAsiaTheme="minorEastAsia" w:cstheme="minorBidi"/>
              <w:b w:val="0"/>
              <w:bCs w:val="0"/>
              <w:noProof/>
              <w:sz w:val="24"/>
              <w:szCs w:val="24"/>
            </w:rPr>
          </w:pPr>
          <w:hyperlink w:anchor="_Toc89725501" w:history="1">
            <w:r w:rsidR="008D465F" w:rsidRPr="00686016">
              <w:rPr>
                <w:rStyle w:val="Hyperlink"/>
                <w:rFonts w:ascii="Times New Roman" w:hAnsi="Times New Roman"/>
                <w:caps/>
                <w:noProof/>
              </w:rPr>
              <w:t>1.4</w:t>
            </w:r>
            <w:r w:rsidR="008D465F">
              <w:rPr>
                <w:rFonts w:eastAsiaTheme="minorEastAsia" w:cstheme="minorBidi"/>
                <w:b w:val="0"/>
                <w:bCs w:val="0"/>
                <w:noProof/>
                <w:sz w:val="24"/>
                <w:szCs w:val="24"/>
              </w:rPr>
              <w:tab/>
            </w:r>
            <w:r w:rsidR="008D465F" w:rsidRPr="00686016">
              <w:rPr>
                <w:rStyle w:val="Hyperlink"/>
                <w:rFonts w:ascii="Times New Roman" w:hAnsi="Times New Roman"/>
                <w:noProof/>
              </w:rPr>
              <w:t>Hypothesis</w:t>
            </w:r>
            <w:r w:rsidR="008D465F">
              <w:rPr>
                <w:noProof/>
                <w:webHidden/>
              </w:rPr>
              <w:tab/>
            </w:r>
            <w:r w:rsidR="008D465F">
              <w:rPr>
                <w:noProof/>
                <w:webHidden/>
              </w:rPr>
              <w:fldChar w:fldCharType="begin"/>
            </w:r>
            <w:r w:rsidR="008D465F">
              <w:rPr>
                <w:noProof/>
                <w:webHidden/>
              </w:rPr>
              <w:instrText xml:space="preserve"> PAGEREF _Toc89725501 \h </w:instrText>
            </w:r>
            <w:r w:rsidR="008D465F">
              <w:rPr>
                <w:noProof/>
                <w:webHidden/>
              </w:rPr>
            </w:r>
            <w:r w:rsidR="008D465F">
              <w:rPr>
                <w:noProof/>
                <w:webHidden/>
              </w:rPr>
              <w:fldChar w:fldCharType="separate"/>
            </w:r>
            <w:r w:rsidR="008D465F">
              <w:rPr>
                <w:noProof/>
                <w:webHidden/>
              </w:rPr>
              <w:t>6</w:t>
            </w:r>
            <w:r w:rsidR="008D465F">
              <w:rPr>
                <w:noProof/>
                <w:webHidden/>
              </w:rPr>
              <w:fldChar w:fldCharType="end"/>
            </w:r>
          </w:hyperlink>
        </w:p>
        <w:p w14:paraId="406B40A8" w14:textId="4F9C0621" w:rsidR="008D465F" w:rsidRDefault="008E7930">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008D465F" w:rsidRPr="00686016">
              <w:rPr>
                <w:rStyle w:val="Hyperlink"/>
                <w:caps/>
                <w:noProof/>
              </w:rPr>
              <w:t>2.</w:t>
            </w:r>
            <w:r w:rsidR="008D465F">
              <w:rPr>
                <w:rFonts w:asciiTheme="minorHAnsi" w:eastAsiaTheme="minorEastAsia" w:hAnsiTheme="minorHAnsi" w:cstheme="minorBidi"/>
                <w:b w:val="0"/>
                <w:bCs w:val="0"/>
                <w:i w:val="0"/>
                <w:iCs w:val="0"/>
                <w:noProof/>
              </w:rPr>
              <w:tab/>
            </w:r>
            <w:r w:rsidR="008D465F" w:rsidRPr="00686016">
              <w:rPr>
                <w:rStyle w:val="Hyperlink"/>
                <w:noProof/>
              </w:rPr>
              <w:t>Literature Review</w:t>
            </w:r>
            <w:r w:rsidR="008D465F">
              <w:rPr>
                <w:noProof/>
                <w:webHidden/>
              </w:rPr>
              <w:tab/>
            </w:r>
            <w:r w:rsidR="008D465F">
              <w:rPr>
                <w:noProof/>
                <w:webHidden/>
              </w:rPr>
              <w:fldChar w:fldCharType="begin"/>
            </w:r>
            <w:r w:rsidR="008D465F">
              <w:rPr>
                <w:noProof/>
                <w:webHidden/>
              </w:rPr>
              <w:instrText xml:space="preserve"> PAGEREF _Toc89725502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6D9C50AF" w14:textId="2C9BD594" w:rsidR="008D465F" w:rsidRDefault="008E7930">
          <w:pPr>
            <w:pStyle w:val="TOC2"/>
            <w:tabs>
              <w:tab w:val="left" w:pos="960"/>
              <w:tab w:val="right" w:leader="dot" w:pos="8494"/>
            </w:tabs>
            <w:rPr>
              <w:rFonts w:eastAsiaTheme="minorEastAsia" w:cstheme="minorBidi"/>
              <w:b w:val="0"/>
              <w:bCs w:val="0"/>
              <w:noProof/>
              <w:sz w:val="24"/>
              <w:szCs w:val="24"/>
            </w:rPr>
          </w:pPr>
          <w:hyperlink w:anchor="_Toc89725503" w:history="1">
            <w:r w:rsidR="008D465F" w:rsidRPr="00686016">
              <w:rPr>
                <w:rStyle w:val="Hyperlink"/>
                <w:rFonts w:ascii="Times New Roman" w:hAnsi="Times New Roman"/>
                <w:caps/>
                <w:noProof/>
              </w:rPr>
              <w:t>2.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Distributed Ledger Technology</w:t>
            </w:r>
            <w:r w:rsidR="008D465F">
              <w:rPr>
                <w:noProof/>
                <w:webHidden/>
              </w:rPr>
              <w:tab/>
            </w:r>
            <w:r w:rsidR="008D465F">
              <w:rPr>
                <w:noProof/>
                <w:webHidden/>
              </w:rPr>
              <w:fldChar w:fldCharType="begin"/>
            </w:r>
            <w:r w:rsidR="008D465F">
              <w:rPr>
                <w:noProof/>
                <w:webHidden/>
              </w:rPr>
              <w:instrText xml:space="preserve"> PAGEREF _Toc89725503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20D039BE" w14:textId="07384F39" w:rsidR="008D465F" w:rsidRDefault="008E7930">
          <w:pPr>
            <w:pStyle w:val="TOC3"/>
            <w:tabs>
              <w:tab w:val="left" w:pos="1200"/>
              <w:tab w:val="right" w:leader="dot" w:pos="8494"/>
            </w:tabs>
            <w:rPr>
              <w:rFonts w:eastAsiaTheme="minorEastAsia" w:cstheme="minorBidi"/>
              <w:noProof/>
              <w:sz w:val="24"/>
              <w:szCs w:val="24"/>
            </w:rPr>
          </w:pPr>
          <w:hyperlink w:anchor="_Toc89725504" w:history="1">
            <w:r w:rsidR="008D465F" w:rsidRPr="00686016">
              <w:rPr>
                <w:rStyle w:val="Hyperlink"/>
                <w:rFonts w:ascii="Times New Roman" w:hAnsi="Times New Roman"/>
                <w:b/>
                <w:noProof/>
              </w:rPr>
              <w:t>2.1.1</w:t>
            </w:r>
            <w:r w:rsidR="008D465F">
              <w:rPr>
                <w:rFonts w:eastAsiaTheme="minorEastAsia" w:cstheme="minorBidi"/>
                <w:noProof/>
                <w:sz w:val="24"/>
                <w:szCs w:val="24"/>
              </w:rPr>
              <w:tab/>
            </w:r>
            <w:r w:rsidR="008D465F" w:rsidRPr="00686016">
              <w:rPr>
                <w:rStyle w:val="Hyperlink"/>
                <w:rFonts w:ascii="Times New Roman" w:hAnsi="Times New Roman"/>
                <w:noProof/>
              </w:rPr>
              <w:t>Blockchain as form of DLT</w:t>
            </w:r>
            <w:r w:rsidR="008D465F">
              <w:rPr>
                <w:noProof/>
                <w:webHidden/>
              </w:rPr>
              <w:tab/>
            </w:r>
            <w:r w:rsidR="008D465F">
              <w:rPr>
                <w:noProof/>
                <w:webHidden/>
              </w:rPr>
              <w:fldChar w:fldCharType="begin"/>
            </w:r>
            <w:r w:rsidR="008D465F">
              <w:rPr>
                <w:noProof/>
                <w:webHidden/>
              </w:rPr>
              <w:instrText xml:space="preserve"> PAGEREF _Toc89725504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6F4404B7" w14:textId="4B46230F" w:rsidR="008D465F" w:rsidRDefault="008E7930">
          <w:pPr>
            <w:pStyle w:val="TOC3"/>
            <w:tabs>
              <w:tab w:val="left" w:pos="1200"/>
              <w:tab w:val="right" w:leader="dot" w:pos="8494"/>
            </w:tabs>
            <w:rPr>
              <w:rFonts w:eastAsiaTheme="minorEastAsia" w:cstheme="minorBidi"/>
              <w:noProof/>
              <w:sz w:val="24"/>
              <w:szCs w:val="24"/>
            </w:rPr>
          </w:pPr>
          <w:hyperlink w:anchor="_Toc89725505" w:history="1">
            <w:r w:rsidR="008D465F" w:rsidRPr="00686016">
              <w:rPr>
                <w:rStyle w:val="Hyperlink"/>
                <w:rFonts w:ascii="Times New Roman" w:hAnsi="Times New Roman"/>
                <w:b/>
                <w:noProof/>
              </w:rPr>
              <w:t>2.1.2</w:t>
            </w:r>
            <w:r w:rsidR="008D465F">
              <w:rPr>
                <w:rFonts w:eastAsiaTheme="minorEastAsia" w:cstheme="minorBidi"/>
                <w:noProof/>
                <w:sz w:val="24"/>
                <w:szCs w:val="24"/>
              </w:rPr>
              <w:tab/>
            </w:r>
            <w:r w:rsidR="008D465F" w:rsidRPr="00686016">
              <w:rPr>
                <w:rStyle w:val="Hyperlink"/>
                <w:rFonts w:ascii="Times New Roman" w:hAnsi="Times New Roman"/>
                <w:noProof/>
              </w:rPr>
              <w:t>DLT in the AV Industry</w:t>
            </w:r>
            <w:r w:rsidR="008D465F">
              <w:rPr>
                <w:noProof/>
                <w:webHidden/>
              </w:rPr>
              <w:tab/>
            </w:r>
            <w:r w:rsidR="008D465F">
              <w:rPr>
                <w:noProof/>
                <w:webHidden/>
              </w:rPr>
              <w:fldChar w:fldCharType="begin"/>
            </w:r>
            <w:r w:rsidR="008D465F">
              <w:rPr>
                <w:noProof/>
                <w:webHidden/>
              </w:rPr>
              <w:instrText xml:space="preserve"> PAGEREF _Toc89725505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1F75C064" w14:textId="7273D397" w:rsidR="008D465F" w:rsidRDefault="008E7930">
          <w:pPr>
            <w:pStyle w:val="TOC3"/>
            <w:tabs>
              <w:tab w:val="left" w:pos="1200"/>
              <w:tab w:val="right" w:leader="dot" w:pos="8494"/>
            </w:tabs>
            <w:rPr>
              <w:rFonts w:eastAsiaTheme="minorEastAsia" w:cstheme="minorBidi"/>
              <w:noProof/>
              <w:sz w:val="24"/>
              <w:szCs w:val="24"/>
            </w:rPr>
          </w:pPr>
          <w:hyperlink w:anchor="_Toc89725506" w:history="1">
            <w:r w:rsidR="008D465F" w:rsidRPr="00686016">
              <w:rPr>
                <w:rStyle w:val="Hyperlink"/>
                <w:rFonts w:ascii="Times New Roman" w:hAnsi="Times New Roman"/>
                <w:b/>
                <w:noProof/>
              </w:rPr>
              <w:t>2.1.3</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06 \h </w:instrText>
            </w:r>
            <w:r w:rsidR="008D465F">
              <w:rPr>
                <w:noProof/>
                <w:webHidden/>
              </w:rPr>
            </w:r>
            <w:r w:rsidR="008D465F">
              <w:rPr>
                <w:noProof/>
                <w:webHidden/>
              </w:rPr>
              <w:fldChar w:fldCharType="separate"/>
            </w:r>
            <w:r w:rsidR="008D465F">
              <w:rPr>
                <w:noProof/>
                <w:webHidden/>
              </w:rPr>
              <w:t>10</w:t>
            </w:r>
            <w:r w:rsidR="008D465F">
              <w:rPr>
                <w:noProof/>
                <w:webHidden/>
              </w:rPr>
              <w:fldChar w:fldCharType="end"/>
            </w:r>
          </w:hyperlink>
        </w:p>
        <w:p w14:paraId="036282FD" w14:textId="736A3A58" w:rsidR="008D465F" w:rsidRDefault="008E7930">
          <w:pPr>
            <w:pStyle w:val="TOC2"/>
            <w:tabs>
              <w:tab w:val="left" w:pos="960"/>
              <w:tab w:val="right" w:leader="dot" w:pos="8494"/>
            </w:tabs>
            <w:rPr>
              <w:rFonts w:eastAsiaTheme="minorEastAsia" w:cstheme="minorBidi"/>
              <w:b w:val="0"/>
              <w:bCs w:val="0"/>
              <w:noProof/>
              <w:sz w:val="24"/>
              <w:szCs w:val="24"/>
            </w:rPr>
          </w:pPr>
          <w:hyperlink w:anchor="_Toc89725507" w:history="1">
            <w:r w:rsidR="008D465F" w:rsidRPr="00686016">
              <w:rPr>
                <w:rStyle w:val="Hyperlink"/>
                <w:rFonts w:ascii="Times New Roman" w:hAnsi="Times New Roman"/>
                <w:caps/>
                <w:noProof/>
              </w:rPr>
              <w:t>2.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The IOTA Framework</w:t>
            </w:r>
            <w:r w:rsidR="008D465F">
              <w:rPr>
                <w:noProof/>
                <w:webHidden/>
              </w:rPr>
              <w:tab/>
            </w:r>
            <w:r w:rsidR="008D465F">
              <w:rPr>
                <w:noProof/>
                <w:webHidden/>
              </w:rPr>
              <w:fldChar w:fldCharType="begin"/>
            </w:r>
            <w:r w:rsidR="008D465F">
              <w:rPr>
                <w:noProof/>
                <w:webHidden/>
              </w:rPr>
              <w:instrText xml:space="preserve"> PAGEREF _Toc89725507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7547E266" w14:textId="66C5E2EB" w:rsidR="008D465F" w:rsidRDefault="008E7930">
          <w:pPr>
            <w:pStyle w:val="TOC3"/>
            <w:tabs>
              <w:tab w:val="left" w:pos="1200"/>
              <w:tab w:val="right" w:leader="dot" w:pos="8494"/>
            </w:tabs>
            <w:rPr>
              <w:rFonts w:eastAsiaTheme="minorEastAsia" w:cstheme="minorBidi"/>
              <w:noProof/>
              <w:sz w:val="24"/>
              <w:szCs w:val="24"/>
            </w:rPr>
          </w:pPr>
          <w:hyperlink w:anchor="_Toc89725508" w:history="1">
            <w:r w:rsidR="008D465F" w:rsidRPr="00686016">
              <w:rPr>
                <w:rStyle w:val="Hyperlink"/>
                <w:rFonts w:ascii="Times New Roman" w:hAnsi="Times New Roman"/>
                <w:b/>
                <w:noProof/>
              </w:rPr>
              <w:t>2.2.1</w:t>
            </w:r>
            <w:r w:rsidR="008D465F">
              <w:rPr>
                <w:rFonts w:eastAsiaTheme="minorEastAsia" w:cstheme="minorBidi"/>
                <w:noProof/>
                <w:sz w:val="24"/>
                <w:szCs w:val="24"/>
              </w:rPr>
              <w:tab/>
            </w:r>
            <w:r w:rsidR="008D465F" w:rsidRPr="00686016">
              <w:rPr>
                <w:rStyle w:val="Hyperlink"/>
                <w:rFonts w:ascii="Times New Roman" w:hAnsi="Times New Roman"/>
                <w:noProof/>
              </w:rPr>
              <w:t>The Tangle (The IOTA Ledger)</w:t>
            </w:r>
            <w:r w:rsidR="008D465F">
              <w:rPr>
                <w:noProof/>
                <w:webHidden/>
              </w:rPr>
              <w:tab/>
            </w:r>
            <w:r w:rsidR="008D465F">
              <w:rPr>
                <w:noProof/>
                <w:webHidden/>
              </w:rPr>
              <w:fldChar w:fldCharType="begin"/>
            </w:r>
            <w:r w:rsidR="008D465F">
              <w:rPr>
                <w:noProof/>
                <w:webHidden/>
              </w:rPr>
              <w:instrText xml:space="preserve"> PAGEREF _Toc89725508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61C54FA0" w14:textId="6BA5E259" w:rsidR="008D465F" w:rsidRDefault="008E7930">
          <w:pPr>
            <w:pStyle w:val="TOC3"/>
            <w:tabs>
              <w:tab w:val="left" w:pos="1200"/>
              <w:tab w:val="right" w:leader="dot" w:pos="8494"/>
            </w:tabs>
            <w:rPr>
              <w:rFonts w:eastAsiaTheme="minorEastAsia" w:cstheme="minorBidi"/>
              <w:noProof/>
              <w:sz w:val="24"/>
              <w:szCs w:val="24"/>
            </w:rPr>
          </w:pPr>
          <w:hyperlink w:anchor="_Toc89725509" w:history="1">
            <w:r w:rsidR="008D465F" w:rsidRPr="00686016">
              <w:rPr>
                <w:rStyle w:val="Hyperlink"/>
                <w:rFonts w:ascii="Times New Roman" w:hAnsi="Times New Roman"/>
                <w:b/>
                <w:noProof/>
              </w:rPr>
              <w:t>2.2.2</w:t>
            </w:r>
            <w:r w:rsidR="008D465F">
              <w:rPr>
                <w:rFonts w:eastAsiaTheme="minorEastAsia" w:cstheme="minorBidi"/>
                <w:noProof/>
                <w:sz w:val="24"/>
                <w:szCs w:val="24"/>
              </w:rPr>
              <w:tab/>
            </w:r>
            <w:r w:rsidR="008D465F" w:rsidRPr="00686016">
              <w:rPr>
                <w:rStyle w:val="Hyperlink"/>
                <w:rFonts w:ascii="Times New Roman" w:hAnsi="Times New Roman"/>
                <w:noProof/>
              </w:rPr>
              <w:t>IOTA Nodes</w:t>
            </w:r>
            <w:r w:rsidR="008D465F">
              <w:rPr>
                <w:noProof/>
                <w:webHidden/>
              </w:rPr>
              <w:tab/>
            </w:r>
            <w:r w:rsidR="008D465F">
              <w:rPr>
                <w:noProof/>
                <w:webHidden/>
              </w:rPr>
              <w:fldChar w:fldCharType="begin"/>
            </w:r>
            <w:r w:rsidR="008D465F">
              <w:rPr>
                <w:noProof/>
                <w:webHidden/>
              </w:rPr>
              <w:instrText xml:space="preserve"> PAGEREF _Toc89725509 \h </w:instrText>
            </w:r>
            <w:r w:rsidR="008D465F">
              <w:rPr>
                <w:noProof/>
                <w:webHidden/>
              </w:rPr>
            </w:r>
            <w:r w:rsidR="008D465F">
              <w:rPr>
                <w:noProof/>
                <w:webHidden/>
              </w:rPr>
              <w:fldChar w:fldCharType="separate"/>
            </w:r>
            <w:r w:rsidR="008D465F">
              <w:rPr>
                <w:noProof/>
                <w:webHidden/>
              </w:rPr>
              <w:t>13</w:t>
            </w:r>
            <w:r w:rsidR="008D465F">
              <w:rPr>
                <w:noProof/>
                <w:webHidden/>
              </w:rPr>
              <w:fldChar w:fldCharType="end"/>
            </w:r>
          </w:hyperlink>
        </w:p>
        <w:p w14:paraId="698C8E9B" w14:textId="73C0607E" w:rsidR="008D465F" w:rsidRDefault="008E7930">
          <w:pPr>
            <w:pStyle w:val="TOC3"/>
            <w:tabs>
              <w:tab w:val="left" w:pos="1200"/>
              <w:tab w:val="right" w:leader="dot" w:pos="8494"/>
            </w:tabs>
            <w:rPr>
              <w:rFonts w:eastAsiaTheme="minorEastAsia" w:cstheme="minorBidi"/>
              <w:noProof/>
              <w:sz w:val="24"/>
              <w:szCs w:val="24"/>
            </w:rPr>
          </w:pPr>
          <w:hyperlink w:anchor="_Toc89725510" w:history="1">
            <w:r w:rsidR="008D465F" w:rsidRPr="00686016">
              <w:rPr>
                <w:rStyle w:val="Hyperlink"/>
                <w:rFonts w:ascii="Times New Roman" w:hAnsi="Times New Roman"/>
                <w:b/>
                <w:noProof/>
              </w:rPr>
              <w:t>2.2.3</w:t>
            </w:r>
            <w:r w:rsidR="008D465F">
              <w:rPr>
                <w:rFonts w:eastAsiaTheme="minorEastAsia" w:cstheme="minorBidi"/>
                <w:noProof/>
                <w:sz w:val="24"/>
                <w:szCs w:val="24"/>
              </w:rPr>
              <w:tab/>
            </w:r>
            <w:r w:rsidR="008D465F" w:rsidRPr="00686016">
              <w:rPr>
                <w:rStyle w:val="Hyperlink"/>
                <w:rFonts w:ascii="Times New Roman" w:hAnsi="Times New Roman"/>
                <w:noProof/>
              </w:rPr>
              <w:t>IOTA Transactions (Messages)</w:t>
            </w:r>
            <w:r w:rsidR="008D465F">
              <w:rPr>
                <w:noProof/>
                <w:webHidden/>
              </w:rPr>
              <w:tab/>
            </w:r>
            <w:r w:rsidR="008D465F">
              <w:rPr>
                <w:noProof/>
                <w:webHidden/>
              </w:rPr>
              <w:fldChar w:fldCharType="begin"/>
            </w:r>
            <w:r w:rsidR="008D465F">
              <w:rPr>
                <w:noProof/>
                <w:webHidden/>
              </w:rPr>
              <w:instrText xml:space="preserve"> PAGEREF _Toc89725510 \h </w:instrText>
            </w:r>
            <w:r w:rsidR="008D465F">
              <w:rPr>
                <w:noProof/>
                <w:webHidden/>
              </w:rPr>
            </w:r>
            <w:r w:rsidR="008D465F">
              <w:rPr>
                <w:noProof/>
                <w:webHidden/>
              </w:rPr>
              <w:fldChar w:fldCharType="separate"/>
            </w:r>
            <w:r w:rsidR="008D465F">
              <w:rPr>
                <w:noProof/>
                <w:webHidden/>
              </w:rPr>
              <w:t>15</w:t>
            </w:r>
            <w:r w:rsidR="008D465F">
              <w:rPr>
                <w:noProof/>
                <w:webHidden/>
              </w:rPr>
              <w:fldChar w:fldCharType="end"/>
            </w:r>
          </w:hyperlink>
        </w:p>
        <w:p w14:paraId="5047B636" w14:textId="0DD83AB5" w:rsidR="008D465F" w:rsidRDefault="008E7930">
          <w:pPr>
            <w:pStyle w:val="TOC3"/>
            <w:tabs>
              <w:tab w:val="left" w:pos="1200"/>
              <w:tab w:val="right" w:leader="dot" w:pos="8494"/>
            </w:tabs>
            <w:rPr>
              <w:rFonts w:eastAsiaTheme="minorEastAsia" w:cstheme="minorBidi"/>
              <w:noProof/>
              <w:sz w:val="24"/>
              <w:szCs w:val="24"/>
            </w:rPr>
          </w:pPr>
          <w:hyperlink w:anchor="_Toc89725511" w:history="1">
            <w:r w:rsidR="008D465F" w:rsidRPr="00686016">
              <w:rPr>
                <w:rStyle w:val="Hyperlink"/>
                <w:rFonts w:ascii="Times New Roman" w:hAnsi="Times New Roman"/>
                <w:b/>
                <w:noProof/>
              </w:rPr>
              <w:t>2.2.4</w:t>
            </w:r>
            <w:r w:rsidR="008D465F">
              <w:rPr>
                <w:rFonts w:eastAsiaTheme="minorEastAsia" w:cstheme="minorBidi"/>
                <w:noProof/>
                <w:sz w:val="24"/>
                <w:szCs w:val="24"/>
              </w:rPr>
              <w:tab/>
            </w:r>
            <w:r w:rsidR="008D465F" w:rsidRPr="00686016">
              <w:rPr>
                <w:rStyle w:val="Hyperlink"/>
                <w:rFonts w:ascii="Times New Roman" w:hAnsi="Times New Roman"/>
                <w:noProof/>
              </w:rPr>
              <w:t>IOTA Products</w:t>
            </w:r>
            <w:r w:rsidR="008D465F">
              <w:rPr>
                <w:noProof/>
                <w:webHidden/>
              </w:rPr>
              <w:tab/>
            </w:r>
            <w:r w:rsidR="008D465F">
              <w:rPr>
                <w:noProof/>
                <w:webHidden/>
              </w:rPr>
              <w:fldChar w:fldCharType="begin"/>
            </w:r>
            <w:r w:rsidR="008D465F">
              <w:rPr>
                <w:noProof/>
                <w:webHidden/>
              </w:rPr>
              <w:instrText xml:space="preserve"> PAGEREF _Toc89725511 \h </w:instrText>
            </w:r>
            <w:r w:rsidR="008D465F">
              <w:rPr>
                <w:noProof/>
                <w:webHidden/>
              </w:rPr>
            </w:r>
            <w:r w:rsidR="008D465F">
              <w:rPr>
                <w:noProof/>
                <w:webHidden/>
              </w:rPr>
              <w:fldChar w:fldCharType="separate"/>
            </w:r>
            <w:r w:rsidR="008D465F">
              <w:rPr>
                <w:noProof/>
                <w:webHidden/>
              </w:rPr>
              <w:t>16</w:t>
            </w:r>
            <w:r w:rsidR="008D465F">
              <w:rPr>
                <w:noProof/>
                <w:webHidden/>
              </w:rPr>
              <w:fldChar w:fldCharType="end"/>
            </w:r>
          </w:hyperlink>
        </w:p>
        <w:p w14:paraId="6A2610A7" w14:textId="683D5E78" w:rsidR="008D465F" w:rsidRDefault="008E7930">
          <w:pPr>
            <w:pStyle w:val="TOC3"/>
            <w:tabs>
              <w:tab w:val="left" w:pos="1200"/>
              <w:tab w:val="right" w:leader="dot" w:pos="8494"/>
            </w:tabs>
            <w:rPr>
              <w:rFonts w:eastAsiaTheme="minorEastAsia" w:cstheme="minorBidi"/>
              <w:noProof/>
              <w:sz w:val="24"/>
              <w:szCs w:val="24"/>
            </w:rPr>
          </w:pPr>
          <w:hyperlink w:anchor="_Toc89725512" w:history="1">
            <w:r w:rsidR="008D465F" w:rsidRPr="00686016">
              <w:rPr>
                <w:rStyle w:val="Hyperlink"/>
                <w:rFonts w:ascii="Times New Roman" w:hAnsi="Times New Roman"/>
                <w:b/>
                <w:noProof/>
              </w:rPr>
              <w:t>2.2.5</w:t>
            </w:r>
            <w:r w:rsidR="008D465F">
              <w:rPr>
                <w:rFonts w:eastAsiaTheme="minorEastAsia" w:cstheme="minorBidi"/>
                <w:noProof/>
                <w:sz w:val="24"/>
                <w:szCs w:val="24"/>
              </w:rPr>
              <w:tab/>
            </w:r>
            <w:r w:rsidR="008D465F" w:rsidRPr="00686016">
              <w:rPr>
                <w:rStyle w:val="Hyperlink"/>
                <w:rFonts w:ascii="Times New Roman" w:hAnsi="Times New Roman"/>
                <w:noProof/>
              </w:rPr>
              <w:t>Current IOTA Use Cases</w:t>
            </w:r>
            <w:r w:rsidR="008D465F">
              <w:rPr>
                <w:noProof/>
                <w:webHidden/>
              </w:rPr>
              <w:tab/>
            </w:r>
            <w:r w:rsidR="008D465F">
              <w:rPr>
                <w:noProof/>
                <w:webHidden/>
              </w:rPr>
              <w:fldChar w:fldCharType="begin"/>
            </w:r>
            <w:r w:rsidR="008D465F">
              <w:rPr>
                <w:noProof/>
                <w:webHidden/>
              </w:rPr>
              <w:instrText xml:space="preserve"> PAGEREF _Toc89725512 \h </w:instrText>
            </w:r>
            <w:r w:rsidR="008D465F">
              <w:rPr>
                <w:noProof/>
                <w:webHidden/>
              </w:rPr>
            </w:r>
            <w:r w:rsidR="008D465F">
              <w:rPr>
                <w:noProof/>
                <w:webHidden/>
              </w:rPr>
              <w:fldChar w:fldCharType="separate"/>
            </w:r>
            <w:r w:rsidR="008D465F">
              <w:rPr>
                <w:noProof/>
                <w:webHidden/>
              </w:rPr>
              <w:t>17</w:t>
            </w:r>
            <w:r w:rsidR="008D465F">
              <w:rPr>
                <w:noProof/>
                <w:webHidden/>
              </w:rPr>
              <w:fldChar w:fldCharType="end"/>
            </w:r>
          </w:hyperlink>
        </w:p>
        <w:p w14:paraId="5159CB1B" w14:textId="14B398C8" w:rsidR="008D465F" w:rsidRDefault="008E7930">
          <w:pPr>
            <w:pStyle w:val="TOC3"/>
            <w:tabs>
              <w:tab w:val="left" w:pos="1200"/>
              <w:tab w:val="right" w:leader="dot" w:pos="8494"/>
            </w:tabs>
            <w:rPr>
              <w:rFonts w:eastAsiaTheme="minorEastAsia" w:cstheme="minorBidi"/>
              <w:noProof/>
              <w:sz w:val="24"/>
              <w:szCs w:val="24"/>
            </w:rPr>
          </w:pPr>
          <w:hyperlink w:anchor="_Toc89725513" w:history="1">
            <w:r w:rsidR="008D465F" w:rsidRPr="00686016">
              <w:rPr>
                <w:rStyle w:val="Hyperlink"/>
                <w:rFonts w:ascii="Times New Roman" w:hAnsi="Times New Roman"/>
                <w:b/>
                <w:noProof/>
              </w:rPr>
              <w:t>2.2.6</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3 \h </w:instrText>
            </w:r>
            <w:r w:rsidR="008D465F">
              <w:rPr>
                <w:noProof/>
                <w:webHidden/>
              </w:rPr>
            </w:r>
            <w:r w:rsidR="008D465F">
              <w:rPr>
                <w:noProof/>
                <w:webHidden/>
              </w:rPr>
              <w:fldChar w:fldCharType="separate"/>
            </w:r>
            <w:r w:rsidR="008D465F">
              <w:rPr>
                <w:noProof/>
                <w:webHidden/>
              </w:rPr>
              <w:t>18</w:t>
            </w:r>
            <w:r w:rsidR="008D465F">
              <w:rPr>
                <w:noProof/>
                <w:webHidden/>
              </w:rPr>
              <w:fldChar w:fldCharType="end"/>
            </w:r>
          </w:hyperlink>
        </w:p>
        <w:p w14:paraId="7CD1AEFC" w14:textId="53CAF06A" w:rsidR="008D465F" w:rsidRDefault="008E7930">
          <w:pPr>
            <w:pStyle w:val="TOC2"/>
            <w:tabs>
              <w:tab w:val="left" w:pos="960"/>
              <w:tab w:val="right" w:leader="dot" w:pos="8494"/>
            </w:tabs>
            <w:rPr>
              <w:rFonts w:eastAsiaTheme="minorEastAsia" w:cstheme="minorBidi"/>
              <w:b w:val="0"/>
              <w:bCs w:val="0"/>
              <w:noProof/>
              <w:sz w:val="24"/>
              <w:szCs w:val="24"/>
            </w:rPr>
          </w:pPr>
          <w:hyperlink w:anchor="_Toc89725514" w:history="1">
            <w:r w:rsidR="008D465F" w:rsidRPr="00686016">
              <w:rPr>
                <w:rStyle w:val="Hyperlink"/>
                <w:rFonts w:ascii="Times New Roman" w:hAnsi="Times New Roman"/>
                <w:caps/>
                <w:noProof/>
              </w:rPr>
              <w:t>2.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V2X Technology</w:t>
            </w:r>
            <w:r w:rsidR="008D465F">
              <w:rPr>
                <w:noProof/>
                <w:webHidden/>
              </w:rPr>
              <w:tab/>
            </w:r>
            <w:r w:rsidR="008D465F">
              <w:rPr>
                <w:noProof/>
                <w:webHidden/>
              </w:rPr>
              <w:fldChar w:fldCharType="begin"/>
            </w:r>
            <w:r w:rsidR="008D465F">
              <w:rPr>
                <w:noProof/>
                <w:webHidden/>
              </w:rPr>
              <w:instrText xml:space="preserve"> PAGEREF _Toc89725514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1332F422" w14:textId="4DEBEEF3" w:rsidR="008D465F" w:rsidRDefault="008E7930">
          <w:pPr>
            <w:pStyle w:val="TOC3"/>
            <w:tabs>
              <w:tab w:val="left" w:pos="1200"/>
              <w:tab w:val="right" w:leader="dot" w:pos="8494"/>
            </w:tabs>
            <w:rPr>
              <w:rFonts w:eastAsiaTheme="minorEastAsia" w:cstheme="minorBidi"/>
              <w:noProof/>
              <w:sz w:val="24"/>
              <w:szCs w:val="24"/>
            </w:rPr>
          </w:pPr>
          <w:hyperlink w:anchor="_Toc89725515" w:history="1">
            <w:r w:rsidR="008D465F" w:rsidRPr="00686016">
              <w:rPr>
                <w:rStyle w:val="Hyperlink"/>
                <w:rFonts w:ascii="Times New Roman" w:hAnsi="Times New Roman"/>
                <w:b/>
                <w:noProof/>
              </w:rPr>
              <w:t>2.3.1</w:t>
            </w:r>
            <w:r w:rsidR="008D465F">
              <w:rPr>
                <w:rFonts w:eastAsiaTheme="minorEastAsia" w:cstheme="minorBidi"/>
                <w:noProof/>
                <w:sz w:val="24"/>
                <w:szCs w:val="24"/>
              </w:rPr>
              <w:tab/>
            </w:r>
            <w:r w:rsidR="008D465F" w:rsidRPr="00686016">
              <w:rPr>
                <w:rStyle w:val="Hyperlink"/>
                <w:rFonts w:ascii="Times New Roman" w:hAnsi="Times New Roman"/>
                <w:noProof/>
              </w:rPr>
              <w:t>OBU</w:t>
            </w:r>
            <w:r w:rsidR="008D465F">
              <w:rPr>
                <w:noProof/>
                <w:webHidden/>
              </w:rPr>
              <w:tab/>
            </w:r>
            <w:r w:rsidR="008D465F">
              <w:rPr>
                <w:noProof/>
                <w:webHidden/>
              </w:rPr>
              <w:fldChar w:fldCharType="begin"/>
            </w:r>
            <w:r w:rsidR="008D465F">
              <w:rPr>
                <w:noProof/>
                <w:webHidden/>
              </w:rPr>
              <w:instrText xml:space="preserve"> PAGEREF _Toc89725515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24CC7620" w14:textId="1D27A11D" w:rsidR="008D465F" w:rsidRDefault="008E7930">
          <w:pPr>
            <w:pStyle w:val="TOC3"/>
            <w:tabs>
              <w:tab w:val="left" w:pos="1200"/>
              <w:tab w:val="right" w:leader="dot" w:pos="8494"/>
            </w:tabs>
            <w:rPr>
              <w:rFonts w:eastAsiaTheme="minorEastAsia" w:cstheme="minorBidi"/>
              <w:noProof/>
              <w:sz w:val="24"/>
              <w:szCs w:val="24"/>
            </w:rPr>
          </w:pPr>
          <w:hyperlink w:anchor="_Toc89725516" w:history="1">
            <w:r w:rsidR="008D465F" w:rsidRPr="00686016">
              <w:rPr>
                <w:rStyle w:val="Hyperlink"/>
                <w:rFonts w:ascii="Times New Roman" w:hAnsi="Times New Roman"/>
                <w:b/>
                <w:noProof/>
              </w:rPr>
              <w:t>2.3.2</w:t>
            </w:r>
            <w:r w:rsidR="008D465F">
              <w:rPr>
                <w:rFonts w:eastAsiaTheme="minorEastAsia" w:cstheme="minorBidi"/>
                <w:noProof/>
                <w:sz w:val="24"/>
                <w:szCs w:val="24"/>
              </w:rPr>
              <w:tab/>
            </w:r>
            <w:r w:rsidR="008D465F" w:rsidRPr="00686016">
              <w:rPr>
                <w:rStyle w:val="Hyperlink"/>
                <w:rFonts w:ascii="Times New Roman" w:hAnsi="Times New Roman"/>
                <w:noProof/>
              </w:rPr>
              <w:t>V2X Standards</w:t>
            </w:r>
            <w:r w:rsidR="008D465F">
              <w:rPr>
                <w:noProof/>
                <w:webHidden/>
              </w:rPr>
              <w:tab/>
            </w:r>
            <w:r w:rsidR="008D465F">
              <w:rPr>
                <w:noProof/>
                <w:webHidden/>
              </w:rPr>
              <w:fldChar w:fldCharType="begin"/>
            </w:r>
            <w:r w:rsidR="008D465F">
              <w:rPr>
                <w:noProof/>
                <w:webHidden/>
              </w:rPr>
              <w:instrText xml:space="preserve"> PAGEREF _Toc89725516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52DC5ED3" w14:textId="245B2311" w:rsidR="008D465F" w:rsidRDefault="008E7930">
          <w:pPr>
            <w:pStyle w:val="TOC3"/>
            <w:tabs>
              <w:tab w:val="left" w:pos="1200"/>
              <w:tab w:val="right" w:leader="dot" w:pos="8494"/>
            </w:tabs>
            <w:rPr>
              <w:rFonts w:eastAsiaTheme="minorEastAsia" w:cstheme="minorBidi"/>
              <w:noProof/>
              <w:sz w:val="24"/>
              <w:szCs w:val="24"/>
            </w:rPr>
          </w:pPr>
          <w:hyperlink w:anchor="_Toc89725517" w:history="1">
            <w:r w:rsidR="008D465F" w:rsidRPr="00686016">
              <w:rPr>
                <w:rStyle w:val="Hyperlink"/>
                <w:rFonts w:ascii="Times New Roman" w:hAnsi="Times New Roman"/>
                <w:b/>
                <w:noProof/>
              </w:rPr>
              <w:t>2.3.3</w:t>
            </w:r>
            <w:r w:rsidR="008D465F">
              <w:rPr>
                <w:rFonts w:eastAsiaTheme="minorEastAsia" w:cstheme="minorBidi"/>
                <w:noProof/>
                <w:sz w:val="24"/>
                <w:szCs w:val="24"/>
              </w:rPr>
              <w:tab/>
            </w:r>
            <w:r w:rsidR="008D465F" w:rsidRPr="00686016">
              <w:rPr>
                <w:rStyle w:val="Hyperlink"/>
                <w:rFonts w:ascii="Times New Roman" w:hAnsi="Times New Roman"/>
                <w:noProof/>
              </w:rPr>
              <w:t>DSRC vs C-V2X</w:t>
            </w:r>
            <w:r w:rsidR="008D465F">
              <w:rPr>
                <w:noProof/>
                <w:webHidden/>
              </w:rPr>
              <w:tab/>
            </w:r>
            <w:r w:rsidR="008D465F">
              <w:rPr>
                <w:noProof/>
                <w:webHidden/>
              </w:rPr>
              <w:fldChar w:fldCharType="begin"/>
            </w:r>
            <w:r w:rsidR="008D465F">
              <w:rPr>
                <w:noProof/>
                <w:webHidden/>
              </w:rPr>
              <w:instrText xml:space="preserve"> PAGEREF _Toc89725517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6B2E9D24" w14:textId="00442C0E" w:rsidR="008D465F" w:rsidRDefault="008E7930">
          <w:pPr>
            <w:pStyle w:val="TOC3"/>
            <w:tabs>
              <w:tab w:val="left" w:pos="1200"/>
              <w:tab w:val="right" w:leader="dot" w:pos="8494"/>
            </w:tabs>
            <w:rPr>
              <w:rFonts w:eastAsiaTheme="minorEastAsia" w:cstheme="minorBidi"/>
              <w:noProof/>
              <w:sz w:val="24"/>
              <w:szCs w:val="24"/>
            </w:rPr>
          </w:pPr>
          <w:hyperlink w:anchor="_Toc89725518" w:history="1">
            <w:r w:rsidR="008D465F" w:rsidRPr="00686016">
              <w:rPr>
                <w:rStyle w:val="Hyperlink"/>
                <w:rFonts w:ascii="Times New Roman" w:hAnsi="Times New Roman"/>
                <w:b/>
                <w:noProof/>
              </w:rPr>
              <w:t>2.3.4</w:t>
            </w:r>
            <w:r w:rsidR="008D465F">
              <w:rPr>
                <w:rFonts w:eastAsiaTheme="minorEastAsia" w:cstheme="minorBidi"/>
                <w:noProof/>
                <w:sz w:val="24"/>
                <w:szCs w:val="24"/>
              </w:rPr>
              <w:tab/>
            </w:r>
            <w:r w:rsidR="008D465F" w:rsidRPr="00686016">
              <w:rPr>
                <w:rStyle w:val="Hyperlink"/>
                <w:rFonts w:ascii="Times New Roman" w:hAnsi="Times New Roman"/>
                <w:noProof/>
              </w:rPr>
              <w:t>Secure V2V Communication</w:t>
            </w:r>
            <w:r w:rsidR="008D465F">
              <w:rPr>
                <w:noProof/>
                <w:webHidden/>
              </w:rPr>
              <w:tab/>
            </w:r>
            <w:r w:rsidR="008D465F">
              <w:rPr>
                <w:noProof/>
                <w:webHidden/>
              </w:rPr>
              <w:fldChar w:fldCharType="begin"/>
            </w:r>
            <w:r w:rsidR="008D465F">
              <w:rPr>
                <w:noProof/>
                <w:webHidden/>
              </w:rPr>
              <w:instrText xml:space="preserve"> PAGEREF _Toc89725518 \h </w:instrText>
            </w:r>
            <w:r w:rsidR="008D465F">
              <w:rPr>
                <w:noProof/>
                <w:webHidden/>
              </w:rPr>
            </w:r>
            <w:r w:rsidR="008D465F">
              <w:rPr>
                <w:noProof/>
                <w:webHidden/>
              </w:rPr>
              <w:fldChar w:fldCharType="separate"/>
            </w:r>
            <w:r w:rsidR="008D465F">
              <w:rPr>
                <w:noProof/>
                <w:webHidden/>
              </w:rPr>
              <w:t>22</w:t>
            </w:r>
            <w:r w:rsidR="008D465F">
              <w:rPr>
                <w:noProof/>
                <w:webHidden/>
              </w:rPr>
              <w:fldChar w:fldCharType="end"/>
            </w:r>
          </w:hyperlink>
        </w:p>
        <w:p w14:paraId="764F5BC5" w14:textId="64B49866" w:rsidR="008D465F" w:rsidRDefault="008E7930">
          <w:pPr>
            <w:pStyle w:val="TOC3"/>
            <w:tabs>
              <w:tab w:val="left" w:pos="1200"/>
              <w:tab w:val="right" w:leader="dot" w:pos="8494"/>
            </w:tabs>
            <w:rPr>
              <w:rFonts w:eastAsiaTheme="minorEastAsia" w:cstheme="minorBidi"/>
              <w:noProof/>
              <w:sz w:val="24"/>
              <w:szCs w:val="24"/>
            </w:rPr>
          </w:pPr>
          <w:hyperlink w:anchor="_Toc89725519" w:history="1">
            <w:r w:rsidR="008D465F" w:rsidRPr="00686016">
              <w:rPr>
                <w:rStyle w:val="Hyperlink"/>
                <w:rFonts w:ascii="Times New Roman" w:hAnsi="Times New Roman"/>
                <w:b/>
                <w:noProof/>
              </w:rPr>
              <w:t>2.3.5</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9 \h </w:instrText>
            </w:r>
            <w:r w:rsidR="008D465F">
              <w:rPr>
                <w:noProof/>
                <w:webHidden/>
              </w:rPr>
            </w:r>
            <w:r w:rsidR="008D465F">
              <w:rPr>
                <w:noProof/>
                <w:webHidden/>
              </w:rPr>
              <w:fldChar w:fldCharType="separate"/>
            </w:r>
            <w:r w:rsidR="008D465F">
              <w:rPr>
                <w:noProof/>
                <w:webHidden/>
              </w:rPr>
              <w:t>24</w:t>
            </w:r>
            <w:r w:rsidR="008D465F">
              <w:rPr>
                <w:noProof/>
                <w:webHidden/>
              </w:rPr>
              <w:fldChar w:fldCharType="end"/>
            </w:r>
          </w:hyperlink>
        </w:p>
        <w:p w14:paraId="5D8091C5" w14:textId="64D97B4C" w:rsidR="008D465F" w:rsidRDefault="008E7930">
          <w:pPr>
            <w:pStyle w:val="TOC2"/>
            <w:tabs>
              <w:tab w:val="left" w:pos="960"/>
              <w:tab w:val="right" w:leader="dot" w:pos="8494"/>
            </w:tabs>
            <w:rPr>
              <w:rFonts w:eastAsiaTheme="minorEastAsia" w:cstheme="minorBidi"/>
              <w:b w:val="0"/>
              <w:bCs w:val="0"/>
              <w:noProof/>
              <w:sz w:val="24"/>
              <w:szCs w:val="24"/>
            </w:rPr>
          </w:pPr>
          <w:hyperlink w:anchor="_Toc89725520" w:history="1">
            <w:r w:rsidR="008D465F" w:rsidRPr="00686016">
              <w:rPr>
                <w:rStyle w:val="Hyperlink"/>
                <w:rFonts w:ascii="Times New Roman" w:hAnsi="Times New Roman"/>
                <w:caps/>
                <w:noProof/>
              </w:rPr>
              <w:t>2.4</w:t>
            </w:r>
            <w:r w:rsidR="008D465F">
              <w:rPr>
                <w:rFonts w:eastAsiaTheme="minorEastAsia" w:cstheme="minorBidi"/>
                <w:b w:val="0"/>
                <w:bCs w:val="0"/>
                <w:noProof/>
                <w:sz w:val="24"/>
                <w:szCs w:val="24"/>
              </w:rPr>
              <w:tab/>
            </w:r>
            <w:r w:rsidR="008D465F" w:rsidRPr="00686016">
              <w:rPr>
                <w:rStyle w:val="Hyperlink"/>
                <w:noProof/>
              </w:rPr>
              <w:t>Rational for Use Case – Publishing Warning Messages in the OBU using IOTA</w:t>
            </w:r>
            <w:r w:rsidR="008D465F">
              <w:rPr>
                <w:noProof/>
                <w:webHidden/>
              </w:rPr>
              <w:tab/>
            </w:r>
            <w:r w:rsidR="008D465F">
              <w:rPr>
                <w:noProof/>
                <w:webHidden/>
              </w:rPr>
              <w:fldChar w:fldCharType="begin"/>
            </w:r>
            <w:r w:rsidR="008D465F">
              <w:rPr>
                <w:noProof/>
                <w:webHidden/>
              </w:rPr>
              <w:instrText xml:space="preserve"> PAGEREF _Toc89725520 \h </w:instrText>
            </w:r>
            <w:r w:rsidR="008D465F">
              <w:rPr>
                <w:noProof/>
                <w:webHidden/>
              </w:rPr>
            </w:r>
            <w:r w:rsidR="008D465F">
              <w:rPr>
                <w:noProof/>
                <w:webHidden/>
              </w:rPr>
              <w:fldChar w:fldCharType="separate"/>
            </w:r>
            <w:r w:rsidR="008D465F">
              <w:rPr>
                <w:noProof/>
                <w:webHidden/>
              </w:rPr>
              <w:t>26</w:t>
            </w:r>
            <w:r w:rsidR="008D465F">
              <w:rPr>
                <w:noProof/>
                <w:webHidden/>
              </w:rPr>
              <w:fldChar w:fldCharType="end"/>
            </w:r>
          </w:hyperlink>
        </w:p>
        <w:p w14:paraId="2865207D" w14:textId="32CFEB99" w:rsidR="008D465F" w:rsidRDefault="008E7930">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008D465F" w:rsidRPr="00686016">
              <w:rPr>
                <w:rStyle w:val="Hyperlink"/>
                <w:caps/>
                <w:noProof/>
              </w:rPr>
              <w:t>3.</w:t>
            </w:r>
            <w:r w:rsidR="008D465F">
              <w:rPr>
                <w:rFonts w:asciiTheme="minorHAnsi" w:eastAsiaTheme="minorEastAsia" w:hAnsiTheme="minorHAnsi" w:cstheme="minorBidi"/>
                <w:b w:val="0"/>
                <w:bCs w:val="0"/>
                <w:i w:val="0"/>
                <w:iCs w:val="0"/>
                <w:noProof/>
              </w:rPr>
              <w:tab/>
            </w:r>
            <w:r w:rsidR="008D465F" w:rsidRPr="00686016">
              <w:rPr>
                <w:rStyle w:val="Hyperlink"/>
                <w:noProof/>
              </w:rPr>
              <w:t>Conclusion</w:t>
            </w:r>
            <w:r w:rsidR="008D465F">
              <w:rPr>
                <w:noProof/>
                <w:webHidden/>
              </w:rPr>
              <w:tab/>
            </w:r>
            <w:r w:rsidR="008D465F">
              <w:rPr>
                <w:noProof/>
                <w:webHidden/>
              </w:rPr>
              <w:fldChar w:fldCharType="begin"/>
            </w:r>
            <w:r w:rsidR="008D465F">
              <w:rPr>
                <w:noProof/>
                <w:webHidden/>
              </w:rPr>
              <w:instrText xml:space="preserve"> PAGEREF _Toc89725521 \h </w:instrText>
            </w:r>
            <w:r w:rsidR="008D465F">
              <w:rPr>
                <w:noProof/>
                <w:webHidden/>
              </w:rPr>
            </w:r>
            <w:r w:rsidR="008D465F">
              <w:rPr>
                <w:noProof/>
                <w:webHidden/>
              </w:rPr>
              <w:fldChar w:fldCharType="separate"/>
            </w:r>
            <w:r w:rsidR="008D465F">
              <w:rPr>
                <w:noProof/>
                <w:webHidden/>
              </w:rPr>
              <w:t>27</w:t>
            </w:r>
            <w:r w:rsidR="008D465F">
              <w:rPr>
                <w:noProof/>
                <w:webHidden/>
              </w:rPr>
              <w:fldChar w:fldCharType="end"/>
            </w:r>
          </w:hyperlink>
        </w:p>
        <w:p w14:paraId="4A9C20CB" w14:textId="40BB101E" w:rsidR="008D465F" w:rsidRDefault="008E7930">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008D465F" w:rsidRPr="00686016">
              <w:rPr>
                <w:rStyle w:val="Hyperlink"/>
                <w:caps/>
                <w:noProof/>
              </w:rPr>
              <w:t>4.</w:t>
            </w:r>
            <w:r w:rsidR="008D465F">
              <w:rPr>
                <w:rFonts w:asciiTheme="minorHAnsi" w:eastAsiaTheme="minorEastAsia" w:hAnsiTheme="minorHAnsi" w:cstheme="minorBidi"/>
                <w:b w:val="0"/>
                <w:bCs w:val="0"/>
                <w:i w:val="0"/>
                <w:iCs w:val="0"/>
                <w:noProof/>
              </w:rPr>
              <w:tab/>
            </w:r>
            <w:r w:rsidR="008D465F" w:rsidRPr="00686016">
              <w:rPr>
                <w:rStyle w:val="Hyperlink"/>
                <w:noProof/>
              </w:rPr>
              <w:t>References</w:t>
            </w:r>
            <w:r w:rsidR="008D465F">
              <w:rPr>
                <w:noProof/>
                <w:webHidden/>
              </w:rPr>
              <w:tab/>
            </w:r>
            <w:r w:rsidR="008D465F">
              <w:rPr>
                <w:noProof/>
                <w:webHidden/>
              </w:rPr>
              <w:fldChar w:fldCharType="begin"/>
            </w:r>
            <w:r w:rsidR="008D465F">
              <w:rPr>
                <w:noProof/>
                <w:webHidden/>
              </w:rPr>
              <w:instrText xml:space="preserve"> PAGEREF _Toc89725522 \h </w:instrText>
            </w:r>
            <w:r w:rsidR="008D465F">
              <w:rPr>
                <w:noProof/>
                <w:webHidden/>
              </w:rPr>
            </w:r>
            <w:r w:rsidR="008D465F">
              <w:rPr>
                <w:noProof/>
                <w:webHidden/>
              </w:rPr>
              <w:fldChar w:fldCharType="separate"/>
            </w:r>
            <w:r w:rsidR="008D465F">
              <w:rPr>
                <w:noProof/>
                <w:webHidden/>
              </w:rPr>
              <w:t>29</w:t>
            </w:r>
            <w:r w:rsidR="008D465F">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8E793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8E793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8E793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8E793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8E793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2B76B8F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029944E2" w14:textId="57BB296C" w:rsidR="00C8516E" w:rsidRPr="004A42A3"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ill: </w:t>
      </w:r>
    </w:p>
    <w:p w14:paraId="0955F55E" w14:textId="77777777" w:rsidR="00AD330B" w:rsidRPr="004A42A3" w:rsidRDefault="00AD330B" w:rsidP="00A656B0">
      <w:pPr>
        <w:spacing w:line="360" w:lineRule="auto"/>
        <w:jc w:val="both"/>
        <w:rPr>
          <w:lang w:eastAsia="en-US"/>
        </w:rPr>
      </w:pP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44AB5461" w14:textId="3DC71AC0" w:rsidR="004B69E0" w:rsidRPr="004A42A3" w:rsidRDefault="00AD330B" w:rsidP="00FF59C0">
      <w:pPr>
        <w:pStyle w:val="ListParagraph"/>
        <w:numPr>
          <w:ilvl w:val="0"/>
          <w:numId w:val="5"/>
        </w:numPr>
        <w:spacing w:line="360" w:lineRule="auto"/>
        <w:jc w:val="both"/>
        <w:rPr>
          <w:lang w:eastAsia="en-US"/>
        </w:rPr>
      </w:pPr>
      <w:r w:rsidRPr="004A42A3">
        <w:rPr>
          <w:lang w:eastAsia="en-US"/>
        </w:rPr>
        <w:t xml:space="preserve">Propose an approach to deploying </w:t>
      </w:r>
      <w:r w:rsidR="006D7D15" w:rsidRPr="004A42A3">
        <w:rPr>
          <w:lang w:eastAsia="en-US"/>
        </w:rPr>
        <w:t>Web 3.0</w:t>
      </w:r>
      <w:r w:rsidR="006D7D15" w:rsidRPr="004A42A3">
        <w:rPr>
          <w:rStyle w:val="FootnoteReference"/>
          <w:lang w:eastAsia="en-US"/>
        </w:rPr>
        <w:footnoteReference w:id="1"/>
      </w:r>
      <w:r w:rsidR="006D7D15" w:rsidRPr="004A42A3">
        <w:rPr>
          <w:lang w:eastAsia="en-US"/>
        </w:rPr>
        <w:t xml:space="preserve"> </w:t>
      </w:r>
      <w:r w:rsidRPr="004A42A3">
        <w:rPr>
          <w:lang w:eastAsia="en-US"/>
        </w:rPr>
        <w:t>applications for</w:t>
      </w:r>
      <w:r w:rsidR="006D17CB" w:rsidRPr="004A42A3">
        <w:rPr>
          <w:lang w:eastAsia="en-US"/>
        </w:rPr>
        <w:t xml:space="preserve"> autonomous</w:t>
      </w:r>
      <w:r w:rsidRPr="004A42A3">
        <w:rPr>
          <w:lang w:eastAsia="en-US"/>
        </w:rPr>
        <w:t xml:space="preserve"> vehicles</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7B6B71D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094E64">
        <w:rPr>
          <w:b/>
          <w:bCs/>
          <w:highlight w:val="yellow"/>
          <w:lang w:val="en-GB" w:eastAsia="en-US"/>
        </w:rPr>
        <w:t>to forecast and share potentially dangerous road conditions among nodes in</w:t>
      </w:r>
      <w:r w:rsidR="00E012FD" w:rsidRPr="004A42A3">
        <w:rPr>
          <w:b/>
          <w:bCs/>
          <w:lang w:val="en-GB" w:eastAsia="en-US"/>
        </w:rPr>
        <w:t xml:space="preserve">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2"/>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fldSimple w:instr=" SEQ Figure \* ARABIC ">
        <w:r w:rsidR="008964CF" w:rsidRPr="004A42A3">
          <w:rPr>
            <w:noProof/>
          </w:rPr>
          <w:t>1</w:t>
        </w:r>
      </w:fldSimple>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8"/>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fldSimple w:instr=" SEQ Figure \* ARABIC ">
        <w:r w:rsidR="008964CF" w:rsidRPr="004A42A3">
          <w:rPr>
            <w:noProof/>
          </w:rPr>
          <w:t>2</w:t>
        </w:r>
      </w:fldSimple>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fldSimple w:instr=" SEQ Figure \* ARABIC ">
        <w:r w:rsidR="008964CF" w:rsidRPr="004A42A3">
          <w:rPr>
            <w:noProof/>
          </w:rPr>
          <w:t>3</w:t>
        </w:r>
      </w:fldSimple>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3"/>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2C968AE7"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0"/>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fldSimple w:instr=" SEQ Figure \* ARABIC ">
        <w:r w:rsidR="008964CF" w:rsidRPr="004A42A3">
          <w:rPr>
            <w:noProof/>
          </w:rPr>
          <w:t>4</w:t>
        </w:r>
      </w:fldSimple>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fldSimple w:instr=" SEQ Figure \* ARABIC ">
        <w:r w:rsidR="008964CF" w:rsidRPr="004A42A3">
          <w:rPr>
            <w:noProof/>
          </w:rPr>
          <w:t>5</w:t>
        </w:r>
      </w:fldSimple>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f</w:t>
      </w:r>
      <w:proofErr w:type="spellStart"/>
      <w:r w:rsidR="009A0C1C" w:rsidRPr="004A42A3">
        <w:rPr>
          <w:lang w:eastAsia="en-US"/>
        </w:rPr>
        <w:t>aster</w:t>
      </w:r>
      <w:proofErr w:type="spellEnd"/>
      <w:r w:rsidR="009A0C1C" w:rsidRPr="004A42A3">
        <w:rPr>
          <w:lang w:eastAsia="en-US"/>
        </w:rPr>
        <w:t xml:space="preserve">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2"/>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fldSimple w:instr=" SEQ Figure \* ARABIC ">
        <w:r w:rsidRPr="004A42A3">
          <w:rPr>
            <w:noProof/>
          </w:rPr>
          <w:t>6</w:t>
        </w:r>
      </w:fldSimple>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18314DD4" w:rsidR="009A0C1C" w:rsidRDefault="009A0C1C" w:rsidP="009A0C1C">
      <w:pPr>
        <w:spacing w:line="360" w:lineRule="auto"/>
        <w:jc w:val="both"/>
        <w:rPr>
          <w:lang w:eastAsia="en-US"/>
        </w:rPr>
      </w:pP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r>
        <w:t>V2X for Non-Safety Critical Applications</w:t>
      </w:r>
    </w:p>
    <w:p w14:paraId="702C9000" w14:textId="0BFD966B"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w:t>
      </w:r>
      <w:r>
        <w:lastRenderedPageBreak/>
        <w:t xml:space="preserve">latency of the IOTA protocol which is built using internet technologies and is not 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hyperlink r:id="rId23" w:history="1">
        <w:r w:rsidRPr="00F23448">
          <w:rPr>
            <w:rStyle w:val="Hyperlink"/>
          </w:rPr>
          <w:t>link</w:t>
        </w:r>
      </w:hyperlink>
      <w:r>
        <w:t>].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4"/>
          <w:pgSz w:w="11906" w:h="16838" w:code="9"/>
          <w:pgMar w:top="1440" w:right="1134" w:bottom="1440" w:left="2268" w:header="709" w:footer="709" w:gutter="0"/>
          <w:cols w:space="708"/>
          <w:docGrid w:linePitch="360"/>
        </w:sectPr>
      </w:pPr>
      <w:commentRangeStart w:id="89"/>
      <w:commentRangeEnd w:id="89"/>
      <w:r w:rsidRPr="004A42A3">
        <w:rPr>
          <w:rStyle w:val="CommentReference"/>
          <w:lang w:eastAsia="en-US"/>
        </w:rPr>
        <w:commentReference w:id="89"/>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bookmarkStart w:id="90" w:name="_Toc89725522"/>
      <w:r w:rsidRPr="004A42A3">
        <w:rPr>
          <w:rFonts w:ascii="Times New Roman" w:hAnsi="Times New Roman" w:cs="Times New Roman"/>
        </w:rPr>
        <w:lastRenderedPageBreak/>
        <w:t xml:space="preserve">CHAPTER </w:t>
      </w:r>
      <w:r>
        <w:rPr>
          <w:rFonts w:ascii="Times New Roman" w:hAnsi="Times New Roman" w:cs="Times New Roman"/>
        </w:rPr>
        <w:t>THREE</w:t>
      </w:r>
    </w:p>
    <w:p w14:paraId="1DC4AC4F" w14:textId="18AA4CF1" w:rsidR="005C5D2A" w:rsidRPr="00841940" w:rsidRDefault="005C5D2A" w:rsidP="005C5D2A">
      <w:pPr>
        <w:pStyle w:val="Heading1"/>
        <w:numPr>
          <w:ilvl w:val="0"/>
          <w:numId w:val="0"/>
        </w:numPr>
      </w:pPr>
      <w:r w:rsidRPr="00841940">
        <w:t>Re</w:t>
      </w:r>
      <w:r>
        <w:t>search Design</w:t>
      </w:r>
    </w:p>
    <w:p w14:paraId="456FDD33" w14:textId="4CC13E74" w:rsidR="005C5D2A" w:rsidRDefault="00F23448" w:rsidP="005C5D2A">
      <w:pPr>
        <w:rPr>
          <w:lang w:eastAsia="en-US"/>
        </w:rPr>
      </w:pPr>
      <w:r>
        <w:rPr>
          <w:lang w:eastAsia="en-US"/>
        </w:rPr>
        <w:t>To recap on the</w:t>
      </w:r>
      <w:r w:rsidR="009179B7">
        <w:rPr>
          <w:lang w:eastAsia="en-US"/>
        </w:rPr>
        <w:t xml:space="preserve"> research</w:t>
      </w:r>
      <w:r>
        <w:rPr>
          <w:lang w:eastAsia="en-US"/>
        </w:rPr>
        <w:t xml:space="preserve"> hypothesi</w:t>
      </w:r>
      <w:r w:rsidR="009179B7">
        <w:rPr>
          <w:lang w:eastAsia="en-US"/>
        </w:rPr>
        <w:t>s</w:t>
      </w:r>
      <w:r>
        <w:rPr>
          <w:lang w:eastAsia="en-US"/>
        </w:rPr>
        <w:t xml:space="preserve">: </w:t>
      </w:r>
    </w:p>
    <w:p w14:paraId="17F9E265" w14:textId="77777777" w:rsidR="00F23448" w:rsidRDefault="00F23448" w:rsidP="005C5D2A">
      <w:pPr>
        <w:rPr>
          <w:lang w:eastAsia="en-US"/>
        </w:rPr>
      </w:pPr>
    </w:p>
    <w:p w14:paraId="31A5A6A6" w14:textId="082C21BB" w:rsidR="00094E64" w:rsidRDefault="00F23448" w:rsidP="00094E64">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094E64">
      <w:pPr>
        <w:spacing w:line="360" w:lineRule="auto"/>
        <w:jc w:val="both"/>
        <w:rPr>
          <w:b/>
          <w:bCs/>
          <w:lang w:val="en-GB" w:eastAsia="en-US"/>
        </w:rPr>
      </w:pPr>
    </w:p>
    <w:p w14:paraId="5D5AA4E1" w14:textId="730B9FAF" w:rsidR="00094E64" w:rsidRPr="009179B7" w:rsidRDefault="00F23448" w:rsidP="00F23448">
      <w:pPr>
        <w:spacing w:line="360" w:lineRule="auto"/>
        <w:rPr>
          <w:i/>
          <w:iCs/>
          <w:lang w:val="en-GB" w:eastAsia="en-US"/>
        </w:rPr>
      </w:pPr>
      <w:r>
        <w:rPr>
          <w:lang w:val="en-GB" w:eastAsia="en-US"/>
        </w:rPr>
        <w:t xml:space="preserve">As IOTA is an open-source software (OSS), different research methods to holistically evaluate OSS. A number of ways to do this have been outlined in recent research.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9179B7">
        <w:rPr>
          <w:lang w:val="en-GB" w:eastAsia="en-US"/>
        </w:rPr>
        <w:instrText xml:space="preserve"> ADDIN EN.CITE &lt;EndNote&gt;&lt;Cite&gt;&lt;Author&gt;Xiaozhou&lt;/Author&gt;&lt;Year&gt;2021&lt;/Year&gt;&lt;IDText&gt;Exploring Factors and Measures to Select Open Source Software&lt;/IDText&gt;&lt;DisplayText&gt;[61]&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9179B7">
        <w:rPr>
          <w:lang w:val="en-GB" w:eastAsia="en-US"/>
        </w:rPr>
        <w:t>[61]</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 Risk (Perceived risks), Trustworthiness</w:t>
      </w:r>
      <w:r w:rsidR="009179B7">
        <w:rPr>
          <w:i/>
          <w:iCs/>
          <w:lang w:val="en-GB" w:eastAsia="en-US"/>
        </w:rPr>
        <w:t xml:space="preserve">. </w:t>
      </w:r>
      <w:r>
        <w:rPr>
          <w:lang w:val="en-GB" w:eastAsia="en-US"/>
        </w:rPr>
        <w:t xml:space="preserve">Zhao </w:t>
      </w:r>
      <w:r w:rsidRPr="00F23448">
        <w:rPr>
          <w:i/>
          <w:iCs/>
          <w:lang w:val="en-GB" w:eastAsia="en-US"/>
        </w:rPr>
        <w:t>et al.</w:t>
      </w:r>
      <w:r>
        <w:rPr>
          <w:lang w:val="en-GB" w:eastAsia="en-US"/>
        </w:rPr>
        <w:t xml:space="preserve"> </w:t>
      </w:r>
      <w:r>
        <w:rPr>
          <w:lang w:val="en-GB" w:eastAsia="en-US"/>
        </w:rPr>
        <w:fldChar w:fldCharType="begin"/>
      </w:r>
      <w:r>
        <w:rPr>
          <w:lang w:val="en-GB" w:eastAsia="en-US"/>
        </w:rPr>
        <w:instrText xml:space="preserve"> ADDIN EN.CITE &lt;EndNote&gt;&lt;Cite&gt;&lt;Author&gt;Zhao&lt;/Author&gt;&lt;Year&gt;2021&lt;/Year&gt;&lt;IDText&gt;Evaluation indicators for open-source software: a review&lt;/IDText&gt;&lt;DisplayText&gt;[60]&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Pr>
          <w:lang w:val="en-GB" w:eastAsia="en-US"/>
        </w:rPr>
        <w:fldChar w:fldCharType="separate"/>
      </w:r>
      <w:r>
        <w:rPr>
          <w:noProof/>
          <w:lang w:val="en-GB" w:eastAsia="en-US"/>
        </w:rPr>
        <w:t>[60]</w:t>
      </w:r>
      <w:r>
        <w:rPr>
          <w:lang w:val="en-GB" w:eastAsia="en-US"/>
        </w:rPr>
        <w:fldChar w:fldCharType="end"/>
      </w:r>
      <w:r>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Pr="00F23448">
        <w:t xml:space="preserve"> </w:t>
      </w:r>
      <w:r w:rsidRPr="00F23448">
        <w:rPr>
          <w:i/>
          <w:iCs/>
          <w:lang w:val="en-GB" w:eastAsia="en-US"/>
        </w:rPr>
        <w:t>code, license, popularity, developer and sponsorship</w:t>
      </w:r>
      <w:r>
        <w:rPr>
          <w:lang w:val="en-GB" w:eastAsia="en-US"/>
        </w:rPr>
        <w:t>. This research conducted was largely qualitative and focused primarily on data extracted from online repositories such as GitHub/ GitLab. It also cited a</w:t>
      </w:r>
      <w:r w:rsidR="009179B7">
        <w:rPr>
          <w:lang w:val="en-GB" w:eastAsia="en-US"/>
        </w:rPr>
        <w:t xml:space="preserve">nother more common evaluation perspective </w:t>
      </w:r>
      <w:r>
        <w:rPr>
          <w:lang w:val="en-GB" w:eastAsia="en-US"/>
        </w:rPr>
        <w:t>to assessing OOS</w:t>
      </w:r>
      <w:r w:rsidR="009179B7">
        <w:rPr>
          <w:lang w:val="en-GB" w:eastAsia="en-US"/>
        </w:rPr>
        <w:t>, broken into four indicators</w:t>
      </w:r>
      <w:r>
        <w:rPr>
          <w:lang w:val="en-GB" w:eastAsia="en-US"/>
        </w:rPr>
        <w:t>:</w:t>
      </w:r>
    </w:p>
    <w:p w14:paraId="29D4F412" w14:textId="69A42C08" w:rsidR="00F23448" w:rsidRDefault="00F23448" w:rsidP="00F23448">
      <w:pPr>
        <w:spacing w:line="360" w:lineRule="auto"/>
        <w:rPr>
          <w:lang w:val="en-GB" w:eastAsia="en-US"/>
        </w:rPr>
      </w:pPr>
    </w:p>
    <w:p w14:paraId="5A3A1269" w14:textId="5032F7CE" w:rsidR="00F23448" w:rsidRDefault="00F23448" w:rsidP="00F23448">
      <w:pPr>
        <w:pStyle w:val="ListParagraph"/>
        <w:numPr>
          <w:ilvl w:val="0"/>
          <w:numId w:val="31"/>
        </w:numPr>
        <w:spacing w:line="360" w:lineRule="auto"/>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F23448">
      <w:pPr>
        <w:pStyle w:val="ListParagraph"/>
        <w:numPr>
          <w:ilvl w:val="0"/>
          <w:numId w:val="31"/>
        </w:numPr>
        <w:spacing w:line="360" w:lineRule="auto"/>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F23448">
      <w:pPr>
        <w:pStyle w:val="ListParagraph"/>
        <w:numPr>
          <w:ilvl w:val="0"/>
          <w:numId w:val="31"/>
        </w:numPr>
        <w:spacing w:line="360" w:lineRule="auto"/>
        <w:rPr>
          <w:lang w:val="en-GB" w:eastAsia="en-US"/>
        </w:rPr>
      </w:pPr>
      <w:r>
        <w:rPr>
          <w:lang w:val="en-GB" w:eastAsia="en-US"/>
        </w:rPr>
        <w:t>Maturity – technical or application characteristics that can be achieved</w:t>
      </w:r>
    </w:p>
    <w:p w14:paraId="43A3B05D" w14:textId="3FD34144" w:rsidR="00F23448" w:rsidRDefault="00F23448" w:rsidP="00F23448">
      <w:pPr>
        <w:pStyle w:val="ListParagraph"/>
        <w:numPr>
          <w:ilvl w:val="0"/>
          <w:numId w:val="31"/>
        </w:numPr>
        <w:spacing w:line="360" w:lineRule="auto"/>
        <w:rPr>
          <w:lang w:val="en-GB" w:eastAsia="en-US"/>
        </w:rPr>
      </w:pPr>
      <w:r>
        <w:rPr>
          <w:lang w:val="en-GB" w:eastAsia="en-US"/>
        </w:rPr>
        <w:t xml:space="preserve">Vulnerability – the existence of defects in the software </w:t>
      </w:r>
    </w:p>
    <w:p w14:paraId="21DBDC5B" w14:textId="01EC6885" w:rsidR="009179B7" w:rsidRDefault="009179B7" w:rsidP="009179B7">
      <w:pPr>
        <w:spacing w:line="360" w:lineRule="auto"/>
        <w:rPr>
          <w:i/>
          <w:iCs/>
          <w:lang w:val="en-GB" w:eastAsia="en-US"/>
        </w:rPr>
      </w:pPr>
    </w:p>
    <w:p w14:paraId="657257A8" w14:textId="25EDD34D" w:rsidR="009179B7" w:rsidRPr="009179B7" w:rsidRDefault="009179B7" w:rsidP="009179B7">
      <w:pPr>
        <w:spacing w:line="360" w:lineRule="auto"/>
        <w:rPr>
          <w:lang w:val="en-GB" w:eastAsia="en-US"/>
        </w:rPr>
      </w:pPr>
      <w:r>
        <w:rPr>
          <w:lang w:val="en-GB" w:eastAsia="en-US"/>
        </w:rPr>
        <w:t xml:space="preserve">As demonstrated, there are various ways to quantify OSS. As the hypothesis for this research pertains to the autonomous vehicle and its ability to act as a V2X communication layer, as well as the scope of this research being limited, these headings </w:t>
      </w:r>
      <w:r>
        <w:rPr>
          <w:lang w:val="en-GB" w:eastAsia="en-US"/>
        </w:rPr>
        <w:lastRenderedPageBreak/>
        <w:t xml:space="preserve">were consolidated and combined into the following headings to be used as the basis of this study. </w:t>
      </w:r>
    </w:p>
    <w:p w14:paraId="59BF66C1" w14:textId="348F8819" w:rsidR="00F23448" w:rsidRDefault="00F23448" w:rsidP="00F23448">
      <w:pPr>
        <w:spacing w:line="360" w:lineRule="auto"/>
        <w:rPr>
          <w:lang w:val="en-GB" w:eastAsia="en-US"/>
        </w:rPr>
      </w:pPr>
    </w:p>
    <w:p w14:paraId="0164F829" w14:textId="38C9A43F"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 xml:space="preserve">Quality </w:t>
      </w:r>
      <w:r>
        <w:rPr>
          <w:b/>
          <w:bCs/>
          <w:lang w:val="en-GB" w:eastAsia="en-US"/>
        </w:rPr>
        <w:t xml:space="preserve">– </w:t>
      </w:r>
      <w:r>
        <w:rPr>
          <w:lang w:val="en-GB" w:eastAsia="en-US"/>
        </w:rPr>
        <w:t xml:space="preserve">Network Latency, </w:t>
      </w:r>
      <w:r w:rsidRPr="009179B7">
        <w:rPr>
          <w:lang w:val="en-GB" w:eastAsia="en-US"/>
        </w:rPr>
        <w:t>Usability</w:t>
      </w:r>
      <w:r>
        <w:rPr>
          <w:lang w:val="en-GB" w:eastAsia="en-US"/>
        </w:rPr>
        <w:t xml:space="preserve">, </w:t>
      </w:r>
      <w:r w:rsidRPr="009179B7">
        <w:rPr>
          <w:lang w:val="en-GB" w:eastAsia="en-US"/>
        </w:rPr>
        <w:t xml:space="preserve">Documentation </w:t>
      </w:r>
    </w:p>
    <w:p w14:paraId="4E4787C4" w14:textId="1A504214"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Reliability</w:t>
      </w:r>
      <w:r w:rsidRPr="009179B7">
        <w:rPr>
          <w:lang w:val="en-GB" w:eastAsia="en-US"/>
        </w:rPr>
        <w:t xml:space="preserve"> – Network Uptime </w:t>
      </w:r>
      <w:r>
        <w:rPr>
          <w:lang w:val="en-GB" w:eastAsia="en-US"/>
        </w:rPr>
        <w:t xml:space="preserve">&amp; Availability </w:t>
      </w:r>
    </w:p>
    <w:p w14:paraId="5CB19A2F" w14:textId="47530894"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 xml:space="preserve">Maturity, </w:t>
      </w:r>
      <w:r w:rsidRPr="009179B7">
        <w:rPr>
          <w:b/>
          <w:bCs/>
          <w:lang w:val="en-GB" w:eastAsia="en-US"/>
        </w:rPr>
        <w:t>Community Support and Adoption</w:t>
      </w:r>
      <w:r w:rsidRPr="009179B7">
        <w:rPr>
          <w:lang w:val="en-GB" w:eastAsia="en-US"/>
        </w:rPr>
        <w:t xml:space="preserve"> – </w:t>
      </w:r>
      <w:r>
        <w:rPr>
          <w:lang w:val="en-GB" w:eastAsia="en-US"/>
        </w:rPr>
        <w:t>Foundation &amp; C</w:t>
      </w:r>
      <w:r w:rsidRPr="009179B7">
        <w:rPr>
          <w:lang w:val="en-GB" w:eastAsia="en-US"/>
        </w:rPr>
        <w:t>ommunity</w:t>
      </w:r>
    </w:p>
    <w:p w14:paraId="1F026CA4" w14:textId="0E50145E"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Trustworthiness &amp; Vulnerability</w:t>
      </w:r>
      <w:r w:rsidRPr="009179B7">
        <w:rPr>
          <w:lang w:val="en-GB" w:eastAsia="en-US"/>
        </w:rPr>
        <w:t xml:space="preserve"> </w:t>
      </w:r>
      <w:r w:rsidRPr="009179B7">
        <w:rPr>
          <w:lang w:val="en-GB" w:eastAsia="en-US"/>
        </w:rPr>
        <w:t xml:space="preserve"> </w:t>
      </w:r>
    </w:p>
    <w:p w14:paraId="0B8999BD" w14:textId="38DBAEFE" w:rsidR="00F23448" w:rsidRDefault="00F23448" w:rsidP="005C5D2A">
      <w:pPr>
        <w:rPr>
          <w:lang w:eastAsia="en-US"/>
        </w:rPr>
      </w:pPr>
    </w:p>
    <w:p w14:paraId="58328715" w14:textId="275419E1" w:rsidR="00F23448" w:rsidRDefault="00F23448" w:rsidP="005C5D2A">
      <w:pPr>
        <w:pStyle w:val="Heading2"/>
      </w:pPr>
      <w:r>
        <w:t xml:space="preserve">Experiment Design </w:t>
      </w:r>
    </w:p>
    <w:p w14:paraId="0A9F6978" w14:textId="30E77771" w:rsidR="00F23448" w:rsidRDefault="00F23448" w:rsidP="00F23448">
      <w:pPr>
        <w:spacing w:line="360" w:lineRule="auto"/>
        <w:rPr>
          <w:lang w:eastAsia="en-US"/>
        </w:rPr>
      </w:pPr>
      <w:r>
        <w:rPr>
          <w:lang w:eastAsia="en-US"/>
        </w:rPr>
        <w:t>Th</w:t>
      </w:r>
      <w:r w:rsidR="009179B7">
        <w:rPr>
          <w:lang w:eastAsia="en-US"/>
        </w:rPr>
        <w:t>e following section breaks down the sections mentioned above and how they will be measured and analysed.</w:t>
      </w:r>
    </w:p>
    <w:p w14:paraId="12D8EF3F" w14:textId="275F0214" w:rsidR="00F23448" w:rsidRDefault="00F23448" w:rsidP="005C5D2A">
      <w:pPr>
        <w:rPr>
          <w:lang w:eastAsia="en-US"/>
        </w:rPr>
      </w:pPr>
    </w:p>
    <w:p w14:paraId="5775A364" w14:textId="231B45F8" w:rsidR="00F23448" w:rsidRDefault="009179B7" w:rsidP="00F23448">
      <w:pPr>
        <w:pStyle w:val="Heading3"/>
      </w:pPr>
      <w:r>
        <w:t xml:space="preserve">Quality </w:t>
      </w:r>
    </w:p>
    <w:p w14:paraId="6858106F" w14:textId="3E42D80D" w:rsidR="009179B7" w:rsidRPr="009179B7" w:rsidRDefault="009179B7" w:rsidP="009179B7">
      <w:pPr>
        <w:pStyle w:val="Heading4"/>
      </w:pPr>
      <w:r>
        <w:t>Network Latency</w:t>
      </w:r>
    </w:p>
    <w:p w14:paraId="6B0F6D8E" w14:textId="7A68A1D7"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other common request-response software architecture styles such as REST or SOAP. Therefore to test the network speed against a benchmark, two applications will be developed, one using a RESTful framework and another using the IOTA framework. The Round Trip Time (RTT) for packets of data of varying size will then be measured for both applications. </w:t>
      </w:r>
    </w:p>
    <w:p w14:paraId="4F1E00D4" w14:textId="0B970B26" w:rsidR="00F23448" w:rsidRDefault="00F23448" w:rsidP="00F23448">
      <w:pPr>
        <w:spacing w:line="360" w:lineRule="auto"/>
      </w:pPr>
    </w:p>
    <w:p w14:paraId="121158F1" w14:textId="5E0F4F6A" w:rsidR="009179B7" w:rsidRDefault="009179B7" w:rsidP="009179B7">
      <w:pPr>
        <w:spacing w:line="360" w:lineRule="auto"/>
      </w:pPr>
      <w:r>
        <w:t xml:space="preserve">N.B: </w:t>
      </w:r>
      <w:r>
        <w:t xml:space="preserve">The client library for IOTA is the IOTA Streams product (the </w:t>
      </w:r>
      <w:r w:rsidRPr="004A42A3">
        <w:rPr>
          <w:lang w:eastAsia="en-US"/>
        </w:rPr>
        <w:t>decentralized data encryption and streaming</w:t>
      </w:r>
      <w:r>
        <w:rPr>
          <w:lang w:eastAsia="en-US"/>
        </w:rPr>
        <w:t xml:space="preserve"> software library built on top of the IOTA protocol).</w:t>
      </w:r>
    </w:p>
    <w:p w14:paraId="39F821A7" w14:textId="77777777" w:rsidR="00F23448" w:rsidRDefault="00F23448" w:rsidP="00F23448">
      <w:pPr>
        <w:spacing w:line="360" w:lineRule="auto"/>
        <w:rPr>
          <w:lang w:eastAsia="en-US"/>
        </w:rPr>
      </w:pPr>
    </w:p>
    <w:p w14:paraId="5917B50B" w14:textId="5A613592" w:rsidR="00F23448" w:rsidRDefault="009179B7" w:rsidP="00F23448">
      <w:pPr>
        <w:pStyle w:val="Heading4"/>
      </w:pPr>
      <w:r>
        <w:lastRenderedPageBreak/>
        <w:t>Eliminating Variables</w:t>
      </w:r>
    </w:p>
    <w:p w14:paraId="7D894D92" w14:textId="77777777" w:rsidR="00F23448" w:rsidRDefault="00F23448" w:rsidP="00F23448">
      <w:pPr>
        <w:spacing w:line="360" w:lineRule="auto"/>
      </w:pPr>
      <w:r>
        <w:t xml:space="preserve">For most communication applications there are generally two main actors – the “publisher” and the “subscriber” – the publisher being the actor that broadcasts the message and the subscriber the one that receives it.  However, testing the RTT between a publisher and subscriber is not so straightforward. There are a number of variables to consider when testing the RTT including: </w:t>
      </w:r>
    </w:p>
    <w:p w14:paraId="1771CD6E" w14:textId="77777777" w:rsidR="00F23448" w:rsidRDefault="00F23448" w:rsidP="00F23448">
      <w:pPr>
        <w:pStyle w:val="ListParagraph"/>
        <w:numPr>
          <w:ilvl w:val="0"/>
          <w:numId w:val="30"/>
        </w:numPr>
        <w:spacing w:line="360" w:lineRule="auto"/>
      </w:pPr>
      <w:r>
        <w:t xml:space="preserve">Type of network transport protocol used (e.g. TCP/UDP/ICMP). </w:t>
      </w:r>
    </w:p>
    <w:p w14:paraId="03E2C450" w14:textId="77777777" w:rsidR="00F23448" w:rsidRDefault="00F23448" w:rsidP="00F23448">
      <w:pPr>
        <w:pStyle w:val="ListParagraph"/>
        <w:numPr>
          <w:ilvl w:val="0"/>
          <w:numId w:val="30"/>
        </w:numPr>
        <w:spacing w:line="360" w:lineRule="auto"/>
      </w:pPr>
      <w:r>
        <w:t xml:space="preserve">Local area network speed. </w:t>
      </w:r>
    </w:p>
    <w:p w14:paraId="2D91F240" w14:textId="77777777" w:rsidR="00F23448" w:rsidRDefault="00F23448" w:rsidP="00F23448">
      <w:pPr>
        <w:pStyle w:val="ListParagraph"/>
        <w:numPr>
          <w:ilvl w:val="0"/>
          <w:numId w:val="30"/>
        </w:numPr>
        <w:spacing w:line="360" w:lineRule="auto"/>
      </w:pPr>
      <w:r>
        <w:t xml:space="preserve">CPU availability on pub/ sub machines. </w:t>
      </w:r>
    </w:p>
    <w:p w14:paraId="53075C23" w14:textId="77777777" w:rsidR="00F23448" w:rsidRDefault="00F23448" w:rsidP="00F23448">
      <w:pPr>
        <w:pStyle w:val="ListParagraph"/>
        <w:numPr>
          <w:ilvl w:val="0"/>
          <w:numId w:val="30"/>
        </w:numPr>
        <w:spacing w:line="360" w:lineRule="auto"/>
      </w:pPr>
      <w:r>
        <w:t xml:space="preserve">Total packet size being sent. </w:t>
      </w:r>
    </w:p>
    <w:p w14:paraId="5C669137" w14:textId="77777777" w:rsidR="00F23448" w:rsidRDefault="00F23448" w:rsidP="00F23448">
      <w:pPr>
        <w:pStyle w:val="ListParagraph"/>
        <w:numPr>
          <w:ilvl w:val="0"/>
          <w:numId w:val="30"/>
        </w:numPr>
        <w:spacing w:line="360" w:lineRule="auto"/>
      </w:pPr>
      <w:r>
        <w:t xml:space="preserve">Geographical distance between the publisher and subscriber. </w:t>
      </w:r>
    </w:p>
    <w:p w14:paraId="65DDD766" w14:textId="77777777" w:rsidR="00F23448" w:rsidRDefault="00F23448" w:rsidP="00F23448">
      <w:pPr>
        <w:pStyle w:val="ListParagraph"/>
        <w:numPr>
          <w:ilvl w:val="0"/>
          <w:numId w:val="30"/>
        </w:numPr>
        <w:spacing w:line="360" w:lineRule="auto"/>
      </w:pPr>
      <w:r>
        <w:t xml:space="preserve">Number of hops that a network packet passes through during round-trip journey. </w:t>
      </w:r>
    </w:p>
    <w:p w14:paraId="0A9D5DE4" w14:textId="77777777" w:rsidR="00F23448" w:rsidRDefault="00F23448" w:rsidP="00F23448">
      <w:pPr>
        <w:spacing w:line="360" w:lineRule="auto"/>
      </w:pPr>
    </w:p>
    <w:p w14:paraId="5227B4A4" w14:textId="77777777" w:rsidR="00F23448" w:rsidRDefault="00F23448" w:rsidP="00F23448">
      <w:pPr>
        <w:spacing w:line="360" w:lineRule="auto"/>
      </w:pPr>
      <w:r>
        <w:t xml:space="preserve">To reduce the number of variables in the equation, a number of steps will be followed to reduce the effect of some of the aforementioned variables. </w:t>
      </w:r>
    </w:p>
    <w:p w14:paraId="5849D5FD" w14:textId="77777777" w:rsidR="00F23448" w:rsidRDefault="00F23448" w:rsidP="00F23448">
      <w:pPr>
        <w:spacing w:line="360" w:lineRule="auto"/>
      </w:pPr>
    </w:p>
    <w:p w14:paraId="23A31FA8" w14:textId="77777777" w:rsidR="00F23448" w:rsidRDefault="00F23448" w:rsidP="00F23448">
      <w:pPr>
        <w:spacing w:line="360" w:lineRule="auto"/>
      </w:pPr>
    </w:p>
    <w:p w14:paraId="11955A5C" w14:textId="77777777" w:rsidR="00F23448" w:rsidRDefault="00F23448" w:rsidP="00F23448">
      <w:pPr>
        <w:rPr>
          <w:lang w:eastAsia="en-US"/>
        </w:rPr>
      </w:pPr>
    </w:p>
    <w:p w14:paraId="16F07BD1" w14:textId="3D6FC04F" w:rsidR="00F23448" w:rsidRPr="00F23448" w:rsidRDefault="00F23448" w:rsidP="00F23448">
      <w:pPr>
        <w:rPr>
          <w:lang w:eastAsia="en-US"/>
        </w:rPr>
      </w:pPr>
    </w:p>
    <w:p w14:paraId="3554345B" w14:textId="0C66721F" w:rsidR="00F23448" w:rsidRDefault="00F23448" w:rsidP="00F23448">
      <w:pPr>
        <w:pStyle w:val="Heading3"/>
      </w:pPr>
      <w:r>
        <w:t xml:space="preserve">Usability </w:t>
      </w:r>
    </w:p>
    <w:p w14:paraId="2E51A255" w14:textId="3275AD08" w:rsidR="00F23448" w:rsidRDefault="00F23448" w:rsidP="0014000E">
      <w:pPr>
        <w:spacing w:line="360" w:lineRule="auto"/>
        <w:rPr>
          <w:lang w:eastAsia="en-US"/>
        </w:rPr>
      </w:pPr>
      <w:r>
        <w:rPr>
          <w:lang w:eastAsia="en-US"/>
        </w:rPr>
        <w:t xml:space="preserve">The ease-of-use/ usability will b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65E518AC" w14:textId="7D72A476" w:rsidR="0014000E"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 This method is self-described as “</w:t>
      </w:r>
      <w:r w:rsidR="0014000E">
        <w:t>a reliable, low-cost usability scale that can be used for global assessments of systems usability.</w:t>
      </w:r>
      <w:r w:rsidR="0014000E">
        <w:t xml:space="preserve">”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14000E">
        <w:instrText xml:space="preserve"> ADDIN EN.CITE &lt;EndNote&gt;&lt;Cite&gt;&lt;Author&gt;Lewis&lt;/Author&gt;&lt;Year&gt;2009&lt;/Year&gt;&lt;IDText&gt;The Factor Structure of the System Usability Scale&lt;/IDText&gt;&lt;DisplayText&gt;[62]&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14000E">
        <w:rPr>
          <w:noProof/>
        </w:rPr>
        <w:t>[62]</w:t>
      </w:r>
      <w:r w:rsidR="0014000E">
        <w:fldChar w:fldCharType="end"/>
      </w:r>
      <w:r w:rsidR="0014000E">
        <w:t xml:space="preserve">. Due to time constraints and resource availability this approach was chosen as a suitable method to measure the usability of the </w:t>
      </w:r>
      <w:r w:rsidR="0014000E">
        <w:t>IOTA technologies and products</w:t>
      </w:r>
      <w:r w:rsidR="0014000E">
        <w:t xml:space="preserve">. </w:t>
      </w:r>
    </w:p>
    <w:p w14:paraId="440714F4" w14:textId="6C959CC9" w:rsidR="003B6142" w:rsidRDefault="003B6142" w:rsidP="0014000E">
      <w:pPr>
        <w:spacing w:line="360" w:lineRule="auto"/>
        <w:jc w:val="both"/>
        <w:rPr>
          <w:lang w:eastAsia="en-US"/>
        </w:rPr>
      </w:pPr>
    </w:p>
    <w:p w14:paraId="42ACBC50" w14:textId="77C1151D" w:rsidR="0014000E" w:rsidRDefault="0014000E" w:rsidP="0014000E">
      <w:pPr>
        <w:pStyle w:val="Heading4"/>
      </w:pPr>
      <w:r>
        <w:lastRenderedPageBreak/>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22A57824" w:rsidR="0014000E" w:rsidRDefault="0014000E" w:rsidP="0014000E">
      <w:pPr>
        <w:pStyle w:val="ListParagraph"/>
        <w:numPr>
          <w:ilvl w:val="0"/>
          <w:numId w:val="35"/>
        </w:numPr>
        <w:spacing w:line="360" w:lineRule="auto"/>
        <w:rPr>
          <w:lang w:eastAsia="en-US"/>
        </w:rPr>
      </w:pPr>
      <w:r>
        <w:rPr>
          <w:lang w:eastAsia="en-US"/>
        </w:rPr>
        <w:t>Strongly Agree</w:t>
      </w:r>
    </w:p>
    <w:p w14:paraId="40FEC4A3" w14:textId="60B98285" w:rsidR="0014000E" w:rsidRDefault="0014000E" w:rsidP="0014000E">
      <w:pPr>
        <w:pStyle w:val="ListParagraph"/>
        <w:numPr>
          <w:ilvl w:val="0"/>
          <w:numId w:val="35"/>
        </w:numPr>
        <w:spacing w:line="360" w:lineRule="auto"/>
        <w:rPr>
          <w:lang w:eastAsia="en-US"/>
        </w:rPr>
      </w:pPr>
      <w:r>
        <w:rPr>
          <w:lang w:eastAsia="en-US"/>
        </w:rPr>
        <w:t xml:space="preserve">Agree </w:t>
      </w:r>
    </w:p>
    <w:p w14:paraId="47D10F6B" w14:textId="7143AA97" w:rsidR="0014000E" w:rsidRDefault="0014000E" w:rsidP="0014000E">
      <w:pPr>
        <w:pStyle w:val="ListParagraph"/>
        <w:numPr>
          <w:ilvl w:val="0"/>
          <w:numId w:val="35"/>
        </w:numPr>
        <w:spacing w:line="360" w:lineRule="auto"/>
        <w:rPr>
          <w:lang w:eastAsia="en-US"/>
        </w:rPr>
      </w:pPr>
      <w:r>
        <w:rPr>
          <w:lang w:eastAsia="en-US"/>
        </w:rPr>
        <w:t xml:space="preserve">Neither Agree or Disagree </w:t>
      </w:r>
    </w:p>
    <w:p w14:paraId="4BF44EE7" w14:textId="457E1AF2" w:rsidR="0014000E" w:rsidRDefault="0014000E" w:rsidP="0014000E">
      <w:pPr>
        <w:pStyle w:val="ListParagraph"/>
        <w:numPr>
          <w:ilvl w:val="0"/>
          <w:numId w:val="35"/>
        </w:numPr>
        <w:spacing w:line="360" w:lineRule="auto"/>
        <w:rPr>
          <w:lang w:eastAsia="en-US"/>
        </w:rPr>
      </w:pPr>
      <w:r>
        <w:rPr>
          <w:lang w:eastAsia="en-US"/>
        </w:rPr>
        <w:t xml:space="preserve">Disagree </w:t>
      </w:r>
    </w:p>
    <w:p w14:paraId="11DC9D18" w14:textId="58C5C331" w:rsidR="0014000E" w:rsidRDefault="0014000E" w:rsidP="0014000E">
      <w:pPr>
        <w:pStyle w:val="ListParagraph"/>
        <w:numPr>
          <w:ilvl w:val="0"/>
          <w:numId w:val="35"/>
        </w:numPr>
        <w:spacing w:line="360" w:lineRule="auto"/>
        <w:rPr>
          <w:lang w:eastAsia="en-US"/>
        </w:rPr>
      </w:pPr>
      <w:r>
        <w:rPr>
          <w:lang w:eastAsia="en-US"/>
        </w:rPr>
        <w:t>Strongly Disagree</w:t>
      </w:r>
    </w:p>
    <w:p w14:paraId="369893CA" w14:textId="166A882C" w:rsidR="0014000E" w:rsidRDefault="0014000E" w:rsidP="0014000E">
      <w:pPr>
        <w:spacing w:line="360" w:lineRule="auto"/>
        <w:rPr>
          <w:lang w:eastAsia="en-US"/>
        </w:rPr>
      </w:pPr>
    </w:p>
    <w:p w14:paraId="0FF6C705" w14:textId="6115AC11" w:rsidR="0014000E" w:rsidRDefault="0014000E" w:rsidP="0014000E">
      <w:pPr>
        <w:spacing w:line="360" w:lineRule="auto"/>
        <w:rPr>
          <w:lang w:eastAsia="en-US"/>
        </w:rPr>
      </w:pPr>
      <w:r>
        <w:rPr>
          <w:lang w:eastAsia="en-US"/>
        </w:rPr>
        <w:t>The steps to calculate the overall SUS score for each response are as follows:</w:t>
      </w:r>
    </w:p>
    <w:p w14:paraId="113AF059" w14:textId="568B3FAF" w:rsidR="0014000E" w:rsidRDefault="0014000E" w:rsidP="0014000E">
      <w:pPr>
        <w:pStyle w:val="ListParagraph"/>
        <w:numPr>
          <w:ilvl w:val="0"/>
          <w:numId w:val="39"/>
        </w:numPr>
        <w:spacing w:line="360" w:lineRule="auto"/>
        <w:rPr>
          <w:lang w:eastAsia="en-US"/>
        </w:rPr>
      </w:pPr>
      <w:r>
        <w:rPr>
          <w:lang w:eastAsia="en-US"/>
        </w:rPr>
        <w:t xml:space="preserve">Add the total score for odd-numbered questions is calculated, then subtract 5 from the total (X). </w:t>
      </w:r>
    </w:p>
    <w:p w14:paraId="06BBB4E6" w14:textId="35C5ADFD" w:rsidR="0014000E" w:rsidRDefault="0014000E" w:rsidP="0014000E">
      <w:pPr>
        <w:pStyle w:val="ListParagraph"/>
        <w:numPr>
          <w:ilvl w:val="0"/>
          <w:numId w:val="39"/>
        </w:numPr>
        <w:spacing w:line="360" w:lineRule="auto"/>
        <w:rPr>
          <w:lang w:eastAsia="en-US"/>
        </w:rPr>
      </w:pPr>
      <w:r>
        <w:rPr>
          <w:lang w:eastAsia="en-US"/>
        </w:rPr>
        <w:t xml:space="preserve">Add the total score for </w:t>
      </w:r>
      <w:r>
        <w:rPr>
          <w:lang w:eastAsia="en-US"/>
        </w:rPr>
        <w:t>even</w:t>
      </w:r>
      <w:r>
        <w:rPr>
          <w:lang w:eastAsia="en-US"/>
        </w:rPr>
        <w:t xml:space="preserve">-numbered questions is calculated, then subtract </w:t>
      </w:r>
      <w:r>
        <w:rPr>
          <w:lang w:eastAsia="en-US"/>
        </w:rPr>
        <w:t>the total from 25</w:t>
      </w:r>
      <w:r>
        <w:rPr>
          <w:lang w:eastAsia="en-US"/>
        </w:rPr>
        <w:t xml:space="preserve"> (</w:t>
      </w:r>
      <w:r>
        <w:rPr>
          <w:lang w:eastAsia="en-US"/>
        </w:rPr>
        <w:t>Y</w:t>
      </w:r>
      <w:r>
        <w:rPr>
          <w:lang w:eastAsia="en-US"/>
        </w:rPr>
        <w:t xml:space="preserve">). </w:t>
      </w:r>
    </w:p>
    <w:p w14:paraId="2F25C1DE" w14:textId="3B65EA16" w:rsidR="0014000E" w:rsidRDefault="0014000E" w:rsidP="0014000E">
      <w:pPr>
        <w:pStyle w:val="ListParagraph"/>
        <w:numPr>
          <w:ilvl w:val="0"/>
          <w:numId w:val="39"/>
        </w:numPr>
        <w:spacing w:line="360" w:lineRule="auto"/>
        <w:rPr>
          <w:lang w:eastAsia="en-US"/>
        </w:rPr>
      </w:pPr>
      <w:r>
        <w:rPr>
          <w:lang w:eastAsia="en-US"/>
        </w:rPr>
        <w:t xml:space="preserve">Add X and Y to get the total score and multiply by 2.5 to get the overall SUS score. </w:t>
      </w:r>
    </w:p>
    <w:p w14:paraId="4FD21BC4" w14:textId="3D52232E" w:rsidR="0014000E" w:rsidRDefault="0014000E" w:rsidP="0014000E">
      <w:pPr>
        <w:spacing w:line="360" w:lineRule="auto"/>
        <w:rPr>
          <w:lang w:eastAsia="en-US"/>
        </w:rPr>
      </w:pPr>
    </w:p>
    <w:p w14:paraId="6927422B" w14:textId="64805AE3" w:rsidR="0014000E" w:rsidRDefault="0014000E" w:rsidP="0014000E">
      <w:pPr>
        <w:spacing w:line="360" w:lineRule="auto"/>
        <w:rPr>
          <w:lang w:eastAsia="en-US"/>
        </w:rPr>
      </w:pPr>
      <w:r>
        <w:rPr>
          <w:lang w:eastAsia="en-US"/>
        </w:rPr>
        <w:t>Once the overall SUS score has been calculated, the adjective rating for usability can be calculated as per table X</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9179B7">
            <w:pPr>
              <w:rPr>
                <w:lang w:eastAsia="en-US"/>
              </w:rPr>
            </w:pPr>
            <w:r>
              <w:rPr>
                <w:lang w:eastAsia="en-US"/>
              </w:rPr>
              <w:t>Fail</w:t>
            </w:r>
          </w:p>
        </w:tc>
      </w:tr>
    </w:tbl>
    <w:p w14:paraId="3822D603" w14:textId="5429F6E0" w:rsidR="0014000E" w:rsidRDefault="0014000E" w:rsidP="00F23448">
      <w:pPr>
        <w:rPr>
          <w:lang w:eastAsia="en-US"/>
        </w:rPr>
      </w:pPr>
    </w:p>
    <w:p w14:paraId="561E0E8D" w14:textId="1776F14E" w:rsidR="0014000E" w:rsidRDefault="0014000E" w:rsidP="0014000E">
      <w:pPr>
        <w:pStyle w:val="Heading4"/>
      </w:pPr>
      <w:r>
        <w:t>Target Population</w:t>
      </w:r>
    </w:p>
    <w:p w14:paraId="3AB1DC15" w14:textId="48B93CD1" w:rsidR="003B6142" w:rsidRDefault="002E66D2" w:rsidP="009179B7">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attention.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 xml:space="preserve">the primary </w:t>
      </w:r>
      <w:r w:rsidR="00F46F52">
        <w:rPr>
          <w:lang w:eastAsia="en-US"/>
        </w:rPr>
        <w:lastRenderedPageBreak/>
        <w:t xml:space="preserve">communication platform </w:t>
      </w:r>
      <w:r w:rsidR="00F46F52">
        <w:rPr>
          <w:lang w:eastAsia="en-US"/>
        </w:rPr>
        <w:t>between the IOTA Foundation and the</w:t>
      </w:r>
      <w:r w:rsidR="00F46F52">
        <w:rPr>
          <w:lang w:eastAsia="en-US"/>
        </w:rPr>
        <w:t xml:space="preserve"> online IOTA community</w:t>
      </w:r>
      <w:r w:rsidR="00974485">
        <w:rPr>
          <w:lang w:eastAsia="en-US"/>
        </w:rPr>
        <w:t xml:space="preserve"> and users</w:t>
      </w:r>
      <w:r w:rsidR="00F46F52">
        <w:rPr>
          <w:lang w:eastAsia="en-US"/>
        </w:rPr>
        <w:t xml:space="preserve"> when compared to the other platforms</w:t>
      </w:r>
      <w:r w:rsidR="00F46F52">
        <w:rPr>
          <w:lang w:eastAsia="en-US"/>
        </w:rPr>
        <w:t xml:space="preserve">.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technologies. </w:t>
      </w:r>
      <w:r w:rsidR="009179B7">
        <w:rPr>
          <w:lang w:eastAsia="en-US"/>
        </w:rPr>
        <w:t xml:space="preserve">Therefore this platform was chosen as the best option for launching the questionnaire and conducting the survey. </w:t>
      </w:r>
    </w:p>
    <w:p w14:paraId="42CD6A8C" w14:textId="2A9C77E9" w:rsidR="00F23448" w:rsidRDefault="00F23448" w:rsidP="00F23448">
      <w:pPr>
        <w:pStyle w:val="Heading3"/>
      </w:pPr>
      <w:r>
        <w:t>Qualitative Analysis – Security</w:t>
      </w:r>
    </w:p>
    <w:p w14:paraId="2815F233" w14:textId="053492B3" w:rsidR="00F23448" w:rsidRDefault="00F23448" w:rsidP="00F23448">
      <w:r>
        <w:t xml:space="preserve">Talk about </w:t>
      </w:r>
      <w:proofErr w:type="spellStart"/>
      <w:r>
        <w:t>PoW</w:t>
      </w:r>
      <w:proofErr w:type="spellEnd"/>
      <w:r>
        <w:t xml:space="preserve"> here – DDoS attacks  </w:t>
      </w:r>
    </w:p>
    <w:p w14:paraId="075C0159" w14:textId="54769F50" w:rsidR="00F23448" w:rsidRDefault="00F23448" w:rsidP="00F23448">
      <w:pPr>
        <w:pStyle w:val="Heading3"/>
      </w:pPr>
      <w:r>
        <w:t xml:space="preserve">Qualitative Analysis - Integration </w:t>
      </w:r>
    </w:p>
    <w:p w14:paraId="7441475F" w14:textId="77777777" w:rsidR="00F23448" w:rsidRPr="00F23448" w:rsidRDefault="00F23448" w:rsidP="00F23448">
      <w:pPr>
        <w:rPr>
          <w:lang w:eastAsia="en-US"/>
        </w:rPr>
      </w:pPr>
    </w:p>
    <w:p w14:paraId="0C6338B4" w14:textId="77777777" w:rsidR="00F23448" w:rsidRDefault="00F23448" w:rsidP="005C5D2A">
      <w:pPr>
        <w:rPr>
          <w:lang w:eastAsia="en-US"/>
        </w:rPr>
      </w:pPr>
    </w:p>
    <w:p w14:paraId="7BE8C15C" w14:textId="2B4EE26E" w:rsidR="00094E64" w:rsidRDefault="00094E64" w:rsidP="005C5D2A">
      <w:pPr>
        <w:rPr>
          <w:lang w:eastAsia="en-US"/>
        </w:rPr>
      </w:pP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77777777"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CHAPTER FOUR</w:t>
      </w:r>
    </w:p>
    <w:p w14:paraId="73ADEE46" w14:textId="41F72434" w:rsidR="00092DB8" w:rsidRPr="00092DB8" w:rsidRDefault="00F23448" w:rsidP="00F23448">
      <w:pPr>
        <w:pStyle w:val="Heading1"/>
        <w:numPr>
          <w:ilvl w:val="0"/>
          <w:numId w:val="0"/>
        </w:numPr>
      </w:pPr>
      <w:r>
        <w:t>Results</w:t>
      </w:r>
      <w:r w:rsidR="00092DB8">
        <w:t xml:space="preserve"> </w:t>
      </w:r>
      <w:r w:rsidR="00B51C8F">
        <w:t>and Analysis</w:t>
      </w:r>
    </w:p>
    <w:p w14:paraId="4B3C0B83" w14:textId="77777777" w:rsidR="00092DB8" w:rsidRPr="00092DB8" w:rsidRDefault="00092DB8" w:rsidP="00092DB8">
      <w:pPr>
        <w:rPr>
          <w:lang w:eastAsia="en-US"/>
        </w:rPr>
      </w:pPr>
    </w:p>
    <w:p w14:paraId="4A55482F" w14:textId="20120252" w:rsidR="00F23448" w:rsidRDefault="00F23448" w:rsidP="00F23448">
      <w:pPr>
        <w:pStyle w:val="Heading2"/>
      </w:pPr>
      <w:r>
        <w:t xml:space="preserve">Speed/ Network Latency </w:t>
      </w:r>
    </w:p>
    <w:p w14:paraId="6DEFBBFC" w14:textId="42107D4D" w:rsidR="00F23448" w:rsidRDefault="00F23448" w:rsidP="00F23448">
      <w:pPr>
        <w:pStyle w:val="Heading2"/>
      </w:pPr>
      <w:r>
        <w:t xml:space="preserve">Usability </w:t>
      </w:r>
    </w:p>
    <w:p w14:paraId="0DA3CF83" w14:textId="4AD4013E" w:rsidR="00F23448" w:rsidRPr="00F23448" w:rsidRDefault="00F23448" w:rsidP="00F23448">
      <w:pPr>
        <w:pStyle w:val="Heading2"/>
      </w:pPr>
      <w:r>
        <w:t xml:space="preserve">Security </w:t>
      </w:r>
    </w:p>
    <w:p w14:paraId="076CDD7F" w14:textId="05626473" w:rsidR="00092DB8" w:rsidRDefault="00092DB8" w:rsidP="00092DB8">
      <w:pPr>
        <w:spacing w:line="360" w:lineRule="auto"/>
        <w:rPr>
          <w:b/>
          <w:bCs/>
          <w:lang w:eastAsia="en-US"/>
        </w:rPr>
      </w:pPr>
    </w:p>
    <w:p w14:paraId="10A45891" w14:textId="29D39167" w:rsidR="00092DB8" w:rsidRDefault="008E7930" w:rsidP="00092DB8">
      <w:pPr>
        <w:rPr>
          <w:lang w:eastAsia="en-US"/>
        </w:rPr>
      </w:pPr>
      <w:hyperlink r:id="rId25" w:history="1">
        <w:r w:rsidR="00092DB8" w:rsidRPr="0032257C">
          <w:rPr>
            <w:rStyle w:val="Hyperlink"/>
            <w:lang w:eastAsia="en-US"/>
          </w:rPr>
          <w:t>https://click.endnote.com/viewer?doi=10.1109%2Fblockchain53845.2021.00067&amp;token=WzM0OTYyNjAsIjEwLjExMDkvYmxvY2tjaGFpbjUzODQ1LjIwMjEuMDAwNjciXQ.Fq7OzGZh-Jv8BwbjuOovvFF9-GY</w:t>
        </w:r>
      </w:hyperlink>
    </w:p>
    <w:p w14:paraId="64901491" w14:textId="77777777" w:rsidR="00092DB8" w:rsidRPr="00092DB8" w:rsidRDefault="00092DB8" w:rsidP="00092DB8">
      <w:pPr>
        <w:rPr>
          <w:lang w:eastAsia="en-US"/>
        </w:rPr>
      </w:pPr>
    </w:p>
    <w:p w14:paraId="42409093" w14:textId="77777777" w:rsidR="00F23448" w:rsidRDefault="00F23448" w:rsidP="00CC7A2E">
      <w:pPr>
        <w:pStyle w:val="Heading6"/>
        <w:numPr>
          <w:ilvl w:val="0"/>
          <w:numId w:val="0"/>
        </w:numPr>
        <w:spacing w:line="480" w:lineRule="auto"/>
        <w:jc w:val="both"/>
        <w:rPr>
          <w:rFonts w:ascii="Times New Roman" w:hAnsi="Times New Roman" w:cs="Times New Roman"/>
        </w:rPr>
        <w:sectPr w:rsidR="00F23448" w:rsidSect="002115DF">
          <w:pgSz w:w="11906" w:h="16838" w:code="9"/>
          <w:pgMar w:top="1440" w:right="1134" w:bottom="1440" w:left="2268" w:header="709" w:footer="709" w:gutter="0"/>
          <w:cols w:space="708"/>
          <w:docGrid w:linePitch="360"/>
        </w:sectPr>
      </w:pPr>
    </w:p>
    <w:p w14:paraId="18D164F4" w14:textId="1BABC245"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B51C8F">
        <w:rPr>
          <w:rFonts w:ascii="Times New Roman" w:hAnsi="Times New Roman" w:cs="Times New Roman"/>
        </w:rPr>
        <w:t>FIVE</w:t>
      </w:r>
    </w:p>
    <w:p w14:paraId="36EF9167" w14:textId="09ACA6D6" w:rsidR="00CC7A2E" w:rsidRDefault="009179B7" w:rsidP="009179B7">
      <w:pPr>
        <w:pStyle w:val="Heading1"/>
        <w:numPr>
          <w:ilvl w:val="0"/>
          <w:numId w:val="0"/>
        </w:numPr>
      </w:pPr>
      <w:r>
        <w:t xml:space="preserve">Critical Analysis and </w:t>
      </w:r>
      <w:r w:rsidR="00CC7A2E">
        <w:t>Discussion</w:t>
      </w:r>
      <w:r>
        <w:t xml:space="preserve"> of Results</w:t>
      </w:r>
    </w:p>
    <w:p w14:paraId="182C14BB" w14:textId="72F72A3E" w:rsidR="00CC7A2E" w:rsidRDefault="009179B7" w:rsidP="00CC7A2E">
      <w:pPr>
        <w:rPr>
          <w:lang w:eastAsia="en-US"/>
        </w:rPr>
      </w:pPr>
      <w:r>
        <w:rPr>
          <w:lang w:eastAsia="en-US"/>
        </w:rPr>
        <w:t xml:space="preserve">Have to integrate the V2X stuff here – remember, we are talking about the ability for it to be used as a viable communication protocol </w:t>
      </w:r>
    </w:p>
    <w:p w14:paraId="02FC2E59" w14:textId="1F8AB5D8" w:rsidR="009179B7" w:rsidRDefault="009179B7" w:rsidP="00CC7A2E">
      <w:pPr>
        <w:rPr>
          <w:lang w:eastAsia="en-US"/>
        </w:rPr>
      </w:pPr>
    </w:p>
    <w:p w14:paraId="276EEB13" w14:textId="77777777" w:rsidR="009179B7" w:rsidRDefault="009179B7" w:rsidP="00CC7A2E">
      <w:pPr>
        <w:rPr>
          <w:lang w:eastAsia="en-US"/>
        </w:rPr>
      </w:pPr>
    </w:p>
    <w:p w14:paraId="25432B88" w14:textId="0B975FF3" w:rsidR="00E177E4" w:rsidRDefault="00CC7A2E" w:rsidP="00E177E4">
      <w:pPr>
        <w:rPr>
          <w:lang w:eastAsia="en-US"/>
        </w:rPr>
      </w:pPr>
      <w:r>
        <w:rPr>
          <w:lang w:eastAsia="en-US"/>
        </w:rPr>
        <w:t>Here  we will talk a</w:t>
      </w:r>
      <w:r w:rsidR="00E177E4">
        <w:rPr>
          <w:lang w:eastAsia="en-US"/>
        </w:rPr>
        <w:t xml:space="preserve">bout the results of the analysis , we can talk about the IOTA framework in terms of: </w:t>
      </w:r>
    </w:p>
    <w:p w14:paraId="49489DC1" w14:textId="01D8E2F6" w:rsidR="00F438A7" w:rsidRDefault="00F438A7" w:rsidP="00E177E4">
      <w:pPr>
        <w:rPr>
          <w:lang w:eastAsia="en-US"/>
        </w:rPr>
      </w:pPr>
    </w:p>
    <w:p w14:paraId="7887B5C8" w14:textId="2B5A4755" w:rsidR="00F438A7" w:rsidRDefault="00F438A7" w:rsidP="00E177E4">
      <w:pPr>
        <w:rPr>
          <w:lang w:eastAsia="en-US"/>
        </w:rPr>
      </w:pPr>
      <w:r>
        <w:rPr>
          <w:lang w:eastAsia="en-US"/>
        </w:rPr>
        <w:t xml:space="preserve">Comparison of DSRC vs Centralized vs Decentralized V2X Communication </w:t>
      </w:r>
    </w:p>
    <w:p w14:paraId="0C2DCA15" w14:textId="77777777" w:rsidR="00F438A7" w:rsidRDefault="00F438A7" w:rsidP="00E177E4">
      <w:pPr>
        <w:rPr>
          <w:lang w:eastAsia="en-US"/>
        </w:rPr>
      </w:pPr>
    </w:p>
    <w:p w14:paraId="23E9868E" w14:textId="32BB164D" w:rsidR="00E177E4" w:rsidRDefault="00E177E4" w:rsidP="00092DB8">
      <w:pPr>
        <w:pStyle w:val="ListParagraph"/>
        <w:numPr>
          <w:ilvl w:val="0"/>
          <w:numId w:val="29"/>
        </w:numPr>
        <w:rPr>
          <w:lang w:eastAsia="en-US"/>
        </w:rPr>
      </w:pPr>
      <w:r>
        <w:rPr>
          <w:lang w:eastAsia="en-US"/>
        </w:rPr>
        <w:t>Comparison of Speed</w:t>
      </w:r>
    </w:p>
    <w:p w14:paraId="0EA02407" w14:textId="6B13244D" w:rsidR="00F52242" w:rsidRDefault="00F52242" w:rsidP="00F52242">
      <w:pPr>
        <w:rPr>
          <w:lang w:eastAsia="en-US"/>
        </w:rPr>
      </w:pPr>
    </w:p>
    <w:p w14:paraId="64A6A971" w14:textId="77777777" w:rsidR="00092DB8" w:rsidRDefault="00092DB8" w:rsidP="00F52242">
      <w:pPr>
        <w:rPr>
          <w:lang w:eastAsia="en-US"/>
        </w:rPr>
      </w:pPr>
    </w:p>
    <w:p w14:paraId="0ADD03A8" w14:textId="77777777" w:rsidR="00092DB8" w:rsidRDefault="00092DB8" w:rsidP="00F52242">
      <w:pPr>
        <w:rPr>
          <w:lang w:eastAsia="en-US"/>
        </w:rPr>
      </w:pPr>
    </w:p>
    <w:p w14:paraId="58649482" w14:textId="68BF383A" w:rsidR="00F52242" w:rsidRDefault="00F52242" w:rsidP="00F52242">
      <w:pPr>
        <w:rPr>
          <w:lang w:eastAsia="en-US"/>
        </w:rPr>
      </w:pPr>
      <w:r>
        <w:rPr>
          <w:lang w:eastAsia="en-US"/>
        </w:rPr>
        <w:t xml:space="preserve">Okay so </w:t>
      </w:r>
      <w:proofErr w:type="spellStart"/>
      <w:r>
        <w:rPr>
          <w:lang w:eastAsia="en-US"/>
        </w:rPr>
        <w:t>so</w:t>
      </w:r>
      <w:proofErr w:type="spellEnd"/>
      <w:r>
        <w:rPr>
          <w:lang w:eastAsia="en-US"/>
        </w:rPr>
        <w:t xml:space="preserve"> far we have a number of variables that we can use to test against – so we need to create a testing framework to test all variables while keeping all other variables constant. </w:t>
      </w:r>
    </w:p>
    <w:p w14:paraId="53B0CC0F" w14:textId="40914B05" w:rsidR="00F52242" w:rsidRDefault="00F52242" w:rsidP="00F52242">
      <w:pPr>
        <w:rPr>
          <w:lang w:eastAsia="en-US"/>
        </w:rPr>
      </w:pPr>
    </w:p>
    <w:p w14:paraId="20F7C40D" w14:textId="791C4DFB" w:rsidR="00F52242" w:rsidRDefault="00F52242" w:rsidP="00F52242">
      <w:pPr>
        <w:rPr>
          <w:lang w:eastAsia="en-US"/>
        </w:rPr>
      </w:pPr>
      <w:r>
        <w:rPr>
          <w:lang w:eastAsia="en-US"/>
        </w:rPr>
        <w:t xml:space="preserve">We also need to benchmark against a standard NodeJS http server as well as a DSRC benchmark. </w:t>
      </w:r>
    </w:p>
    <w:p w14:paraId="4DE893C3" w14:textId="6E798A29" w:rsidR="00F52242" w:rsidRDefault="00F52242" w:rsidP="00F52242">
      <w:pPr>
        <w:rPr>
          <w:lang w:eastAsia="en-US"/>
        </w:rPr>
      </w:pPr>
    </w:p>
    <w:p w14:paraId="3E7386A0" w14:textId="77777777" w:rsidR="00092DB8" w:rsidRDefault="00092DB8" w:rsidP="00F52242">
      <w:pPr>
        <w:rPr>
          <w:lang w:eastAsia="en-US"/>
        </w:rPr>
      </w:pPr>
    </w:p>
    <w:p w14:paraId="30E98428" w14:textId="77777777" w:rsidR="00E57121" w:rsidRDefault="00E57121" w:rsidP="00E57121">
      <w:pPr>
        <w:pStyle w:val="ListParagraph"/>
        <w:rPr>
          <w:lang w:eastAsia="en-US"/>
        </w:rPr>
      </w:pPr>
    </w:p>
    <w:p w14:paraId="12E669F3" w14:textId="0E44B32F" w:rsidR="00092DB8" w:rsidRDefault="00E177E4" w:rsidP="00092DB8">
      <w:pPr>
        <w:pStyle w:val="ListParagraph"/>
        <w:numPr>
          <w:ilvl w:val="0"/>
          <w:numId w:val="29"/>
        </w:numPr>
        <w:rPr>
          <w:lang w:eastAsia="en-US"/>
        </w:rPr>
      </w:pPr>
      <w:r>
        <w:rPr>
          <w:lang w:eastAsia="en-US"/>
        </w:rPr>
        <w:t xml:space="preserve">Comparison of Security </w:t>
      </w:r>
    </w:p>
    <w:p w14:paraId="7C9AB8BC" w14:textId="420813A0" w:rsidR="00092DB8" w:rsidRDefault="00092DB8" w:rsidP="00092DB8">
      <w:pPr>
        <w:rPr>
          <w:lang w:eastAsia="en-US"/>
        </w:rPr>
      </w:pPr>
    </w:p>
    <w:p w14:paraId="4AE5B053" w14:textId="5A73B5FB" w:rsidR="00092DB8" w:rsidRDefault="00092DB8" w:rsidP="00092DB8">
      <w:pPr>
        <w:rPr>
          <w:lang w:eastAsia="en-US"/>
        </w:rPr>
      </w:pPr>
      <w:r>
        <w:rPr>
          <w:lang w:eastAsia="en-US"/>
        </w:rPr>
        <w:t xml:space="preserve">The first metric that was analysed was the time taken  speed of </w:t>
      </w:r>
    </w:p>
    <w:p w14:paraId="048E642F" w14:textId="77777777" w:rsidR="00E57121" w:rsidRDefault="00E57121" w:rsidP="00F438A7">
      <w:pPr>
        <w:ind w:left="360"/>
        <w:rPr>
          <w:lang w:eastAsia="en-US"/>
        </w:rPr>
      </w:pPr>
    </w:p>
    <w:p w14:paraId="76D0D9B7" w14:textId="3F59CAB2" w:rsidR="00E177E4" w:rsidRDefault="00E177E4" w:rsidP="00092DB8">
      <w:pPr>
        <w:pStyle w:val="ListParagraph"/>
        <w:numPr>
          <w:ilvl w:val="0"/>
          <w:numId w:val="29"/>
        </w:numPr>
        <w:rPr>
          <w:lang w:eastAsia="en-US"/>
        </w:rPr>
      </w:pPr>
      <w:r>
        <w:rPr>
          <w:lang w:eastAsia="en-US"/>
        </w:rPr>
        <w:t xml:space="preserve">Comparison of </w:t>
      </w:r>
      <w:r w:rsidR="00F438A7">
        <w:rPr>
          <w:lang w:eastAsia="en-US"/>
        </w:rPr>
        <w:t>Usability</w:t>
      </w:r>
      <w:r w:rsidR="005813B5">
        <w:rPr>
          <w:lang w:eastAsia="en-US"/>
        </w:rPr>
        <w:t>/ Community</w:t>
      </w:r>
    </w:p>
    <w:p w14:paraId="115A8628" w14:textId="5A21E794" w:rsidR="00F438A7" w:rsidRDefault="00F438A7" w:rsidP="00F438A7">
      <w:pPr>
        <w:pStyle w:val="ListParagraph"/>
        <w:rPr>
          <w:lang w:eastAsia="en-US"/>
        </w:rPr>
      </w:pPr>
    </w:p>
    <w:p w14:paraId="67B25DDE" w14:textId="40C80562" w:rsidR="00092DB8" w:rsidRDefault="00092DB8" w:rsidP="00F438A7">
      <w:pPr>
        <w:pStyle w:val="ListParagraph"/>
        <w:rPr>
          <w:lang w:eastAsia="en-US"/>
        </w:rPr>
      </w:pPr>
    </w:p>
    <w:p w14:paraId="5483647B" w14:textId="77777777" w:rsidR="00092DB8" w:rsidRDefault="00092DB8" w:rsidP="00F438A7">
      <w:pPr>
        <w:pStyle w:val="ListParagraph"/>
        <w:rPr>
          <w:lang w:eastAsia="en-US"/>
        </w:rPr>
      </w:pPr>
    </w:p>
    <w:p w14:paraId="15DE6F24" w14:textId="52B74765" w:rsidR="00F438A7" w:rsidRDefault="00F438A7" w:rsidP="00092DB8">
      <w:pPr>
        <w:pStyle w:val="ListParagraph"/>
        <w:numPr>
          <w:ilvl w:val="0"/>
          <w:numId w:val="29"/>
        </w:numPr>
        <w:rPr>
          <w:lang w:eastAsia="en-US"/>
        </w:rPr>
      </w:pPr>
      <w:r>
        <w:rPr>
          <w:lang w:eastAsia="en-US"/>
        </w:rPr>
        <w:t>Comparison of Integration</w:t>
      </w:r>
    </w:p>
    <w:p w14:paraId="5655FA75" w14:textId="77777777" w:rsidR="00F438A7" w:rsidRDefault="00F438A7" w:rsidP="00F438A7">
      <w:pPr>
        <w:pStyle w:val="ListParagraph"/>
        <w:rPr>
          <w:lang w:eastAsia="en-US"/>
        </w:rPr>
      </w:pPr>
    </w:p>
    <w:p w14:paraId="500C6D7C" w14:textId="3716CB04" w:rsidR="00F438A7" w:rsidRDefault="00F438A7" w:rsidP="00092DB8">
      <w:pPr>
        <w:pStyle w:val="ListParagraph"/>
        <w:numPr>
          <w:ilvl w:val="0"/>
          <w:numId w:val="29"/>
        </w:numPr>
        <w:rPr>
          <w:lang w:eastAsia="en-US"/>
        </w:rPr>
      </w:pPr>
      <w:r>
        <w:rPr>
          <w:lang w:eastAsia="en-US"/>
        </w:rPr>
        <w:t>Comparison of Cost</w:t>
      </w:r>
    </w:p>
    <w:p w14:paraId="5C3AC9A1" w14:textId="77777777" w:rsidR="00F438A7" w:rsidRDefault="00F438A7" w:rsidP="005813B5">
      <w:pPr>
        <w:ind w:left="360"/>
        <w:rPr>
          <w:lang w:eastAsia="en-US"/>
        </w:rPr>
      </w:pPr>
    </w:p>
    <w:p w14:paraId="5B133CA0" w14:textId="77777777" w:rsidR="00E177E4" w:rsidRDefault="00E177E4" w:rsidP="00E177E4">
      <w:pPr>
        <w:rPr>
          <w:lang w:eastAsia="en-US"/>
        </w:rPr>
      </w:pPr>
    </w:p>
    <w:p w14:paraId="520CDEDC" w14:textId="77777777" w:rsidR="00E177E4" w:rsidRDefault="00E177E4" w:rsidP="00E177E4">
      <w:pPr>
        <w:rPr>
          <w:lang w:eastAsia="en-US"/>
        </w:rPr>
      </w:pPr>
    </w:p>
    <w:p w14:paraId="3931D6F2" w14:textId="77777777" w:rsidR="00B51C8F" w:rsidRDefault="00B51C8F" w:rsidP="00E177E4">
      <w:pPr>
        <w:rPr>
          <w:lang w:eastAsia="en-US"/>
        </w:rPr>
      </w:pPr>
      <w:r>
        <w:rPr>
          <w:lang w:eastAsia="en-US"/>
        </w:rPr>
        <w:t xml:space="preserve">Reference other people’s results  in discussion . Possibly move to another section </w:t>
      </w:r>
    </w:p>
    <w:p w14:paraId="20497C76" w14:textId="77777777" w:rsidR="00E8170E" w:rsidRDefault="00E8170E" w:rsidP="00E177E4">
      <w:pPr>
        <w:rPr>
          <w:lang w:eastAsia="en-US"/>
        </w:rPr>
      </w:pPr>
    </w:p>
    <w:p w14:paraId="080B6053" w14:textId="77777777" w:rsidR="00E8170E" w:rsidRDefault="00E8170E" w:rsidP="00E177E4">
      <w:pPr>
        <w:rPr>
          <w:lang w:eastAsia="en-US"/>
        </w:rPr>
      </w:pPr>
      <w:r>
        <w:rPr>
          <w:lang w:eastAsia="en-US"/>
        </w:rPr>
        <w:t xml:space="preserve">Talk about potential use cases </w:t>
      </w:r>
    </w:p>
    <w:p w14:paraId="066C3BF9" w14:textId="77777777" w:rsidR="00E8170E" w:rsidRDefault="00E8170E" w:rsidP="00E177E4">
      <w:pPr>
        <w:rPr>
          <w:lang w:eastAsia="en-US"/>
        </w:rPr>
      </w:pPr>
    </w:p>
    <w:p w14:paraId="564DDB05" w14:textId="07B03919" w:rsidR="00E8170E" w:rsidRDefault="00F23448" w:rsidP="00E177E4">
      <w:pPr>
        <w:rPr>
          <w:lang w:eastAsia="en-US"/>
        </w:rPr>
        <w:sectPr w:rsidR="00E8170E" w:rsidSect="002115DF">
          <w:pgSz w:w="11906" w:h="16838" w:code="9"/>
          <w:pgMar w:top="1440" w:right="1134" w:bottom="1440" w:left="2268" w:header="709" w:footer="709" w:gutter="0"/>
          <w:cols w:space="708"/>
          <w:docGrid w:linePitch="360"/>
        </w:sectPr>
      </w:pPr>
      <w:r>
        <w:rPr>
          <w:lang w:eastAsia="en-US"/>
        </w:rPr>
        <w:t xml:space="preserve">1 – non safety-critical  applications. </w:t>
      </w:r>
    </w:p>
    <w:p w14:paraId="42FB8FCD" w14:textId="29644683"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Pr>
          <w:rFonts w:ascii="Times New Roman" w:hAnsi="Times New Roman" w:cs="Times New Roman"/>
        </w:rPr>
        <w:t>SIX</w:t>
      </w:r>
    </w:p>
    <w:p w14:paraId="47C88B02" w14:textId="305A4102" w:rsidR="009179B7" w:rsidRDefault="009179B7" w:rsidP="009179B7">
      <w:pPr>
        <w:pStyle w:val="Heading1"/>
        <w:numPr>
          <w:ilvl w:val="0"/>
          <w:numId w:val="0"/>
        </w:numPr>
      </w:pPr>
      <w:r>
        <w:t>Conclusions and Recommendations</w:t>
      </w:r>
    </w:p>
    <w:p w14:paraId="23DFFEAB" w14:textId="77777777" w:rsidR="009179B7" w:rsidRDefault="009179B7" w:rsidP="009179B7">
      <w:pPr>
        <w:rPr>
          <w:lang w:eastAsia="en-US"/>
        </w:rPr>
        <w:sectPr w:rsidR="009179B7" w:rsidSect="002115DF">
          <w:pgSz w:w="11906" w:h="16838" w:code="9"/>
          <w:pgMar w:top="1440" w:right="1134" w:bottom="1440" w:left="2268" w:header="709" w:footer="709" w:gutter="0"/>
          <w:cols w:space="708"/>
          <w:docGrid w:linePitch="360"/>
        </w:sectPr>
      </w:pPr>
    </w:p>
    <w:p w14:paraId="117CA96B" w14:textId="77777777" w:rsidR="009179B7" w:rsidRPr="009179B7" w:rsidRDefault="009179B7" w:rsidP="009179B7">
      <w:pPr>
        <w:rPr>
          <w:lang w:eastAsia="en-US"/>
        </w:rPr>
      </w:pP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r w:rsidRPr="00841940">
        <w:t>References</w:t>
      </w:r>
      <w:bookmarkEnd w:id="90"/>
    </w:p>
    <w:p w14:paraId="7FA1D951" w14:textId="72B5D3E3" w:rsidR="0014000E" w:rsidRPr="0014000E" w:rsidRDefault="0087305F" w:rsidP="0014000E">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14000E" w:rsidRPr="0014000E">
        <w:rPr>
          <w:noProof/>
        </w:rPr>
        <w:t>[1]</w:t>
      </w:r>
      <w:r w:rsidR="0014000E" w:rsidRPr="0014000E">
        <w:rPr>
          <w:noProof/>
        </w:rPr>
        <w:tab/>
        <w:t xml:space="preserve">ABIResearch. "ABI Research Forecasts 8 Million Vehicles to Ship with SAE Level 3, 4 and 5 Autonomous Technology in 2025." </w:t>
      </w:r>
      <w:hyperlink r:id="rId26" w:history="1">
        <w:r w:rsidR="0014000E" w:rsidRPr="0014000E">
          <w:rPr>
            <w:rStyle w:val="Hyperlink"/>
            <w:noProof/>
          </w:rPr>
          <w:t>https://www.abiresearch.com/press/abi-research-forecasts-8-million-vehicles-ship-sae-level-3-4-and-5-autonomous-technology-2025/</w:t>
        </w:r>
      </w:hyperlink>
      <w:r w:rsidR="0014000E" w:rsidRPr="0014000E">
        <w:rPr>
          <w:noProof/>
        </w:rPr>
        <w:t xml:space="preserve"> (accessed October 31, 2020, 2020).</w:t>
      </w:r>
    </w:p>
    <w:p w14:paraId="46096988" w14:textId="0E8B49FB" w:rsidR="0014000E" w:rsidRPr="0014000E" w:rsidRDefault="0014000E" w:rsidP="0014000E">
      <w:pPr>
        <w:pStyle w:val="EndNoteBibliography"/>
        <w:ind w:left="720" w:hanging="720"/>
        <w:rPr>
          <w:noProof/>
        </w:rPr>
      </w:pPr>
      <w:r w:rsidRPr="0014000E">
        <w:rPr>
          <w:noProof/>
        </w:rPr>
        <w:t>[2]</w:t>
      </w:r>
      <w:r w:rsidRPr="0014000E">
        <w:rPr>
          <w:noProof/>
        </w:rPr>
        <w:tab/>
      </w:r>
      <w:r w:rsidRPr="0014000E">
        <w:rPr>
          <w:i/>
          <w:noProof/>
        </w:rPr>
        <w:t>Taxonomy and Definitions for Terms Related to Driving Automation Systems for On-Road Motor Vehicles</w:t>
      </w:r>
      <w:r w:rsidRPr="0014000E">
        <w:rPr>
          <w:noProof/>
        </w:rPr>
        <w:t xml:space="preserve">, S. International, 2021. [Online]. Available: </w:t>
      </w:r>
      <w:hyperlink r:id="rId27" w:history="1">
        <w:r w:rsidRPr="0014000E">
          <w:rPr>
            <w:rStyle w:val="Hyperlink"/>
            <w:noProof/>
          </w:rPr>
          <w:t>https://www.sae.org/standards/content/j3016_202104/</w:t>
        </w:r>
      </w:hyperlink>
    </w:p>
    <w:p w14:paraId="698933EF" w14:textId="77777777" w:rsidR="0014000E" w:rsidRPr="0014000E" w:rsidRDefault="0014000E" w:rsidP="0014000E">
      <w:pPr>
        <w:pStyle w:val="EndNoteBibliography"/>
        <w:ind w:left="720" w:hanging="720"/>
        <w:rPr>
          <w:noProof/>
        </w:rPr>
      </w:pPr>
      <w:r w:rsidRPr="0014000E">
        <w:rPr>
          <w:noProof/>
        </w:rPr>
        <w:t>[3]</w:t>
      </w:r>
      <w:r w:rsidRPr="0014000E">
        <w:rPr>
          <w:noProof/>
        </w:rPr>
        <w:tab/>
        <w:t xml:space="preserve">A. Alnasser, H. Sun, and J. Jiang, "Cyber security challenges and solutions for V2X communications: A survey," </w:t>
      </w:r>
      <w:r w:rsidRPr="0014000E">
        <w:rPr>
          <w:i/>
          <w:noProof/>
        </w:rPr>
        <w:t xml:space="preserve">Computer Networks, </w:t>
      </w:r>
      <w:r w:rsidRPr="0014000E">
        <w:rPr>
          <w:noProof/>
        </w:rPr>
        <w:t>vol. 151, pp. 52-67, 2019-03-01 2019, doi: 10.1016/j.comnet.2018.12.018.</w:t>
      </w:r>
    </w:p>
    <w:p w14:paraId="0209CD49" w14:textId="77777777" w:rsidR="0014000E" w:rsidRPr="0014000E" w:rsidRDefault="0014000E" w:rsidP="0014000E">
      <w:pPr>
        <w:pStyle w:val="EndNoteBibliography"/>
        <w:ind w:left="720" w:hanging="720"/>
        <w:rPr>
          <w:noProof/>
        </w:rPr>
      </w:pPr>
      <w:r w:rsidRPr="0014000E">
        <w:rPr>
          <w:noProof/>
        </w:rPr>
        <w:t>[4]</w:t>
      </w:r>
      <w:r w:rsidRPr="0014000E">
        <w:rPr>
          <w:noProof/>
        </w:rPr>
        <w:tab/>
        <w:t xml:space="preserve">A. Moubayed and A. Shami, "Softwarization, Virtualization, &amp; Machine Learning For Intelligent &amp; Effective V2X Communications," </w:t>
      </w:r>
      <w:r w:rsidRPr="0014000E">
        <w:rPr>
          <w:i/>
          <w:noProof/>
        </w:rPr>
        <w:t xml:space="preserve">IEEE Intelligent Transportation Systems Magazine, </w:t>
      </w:r>
      <w:r w:rsidRPr="0014000E">
        <w:rPr>
          <w:noProof/>
        </w:rPr>
        <w:t>pp. 0-0, 2020-01-01 2020, doi: 10.1109/mits.2020.3014124.</w:t>
      </w:r>
    </w:p>
    <w:p w14:paraId="7CFABDA9" w14:textId="1B004B7A" w:rsidR="0014000E" w:rsidRPr="0014000E" w:rsidRDefault="0014000E" w:rsidP="0014000E">
      <w:pPr>
        <w:pStyle w:val="EndNoteBibliography"/>
        <w:ind w:left="720" w:hanging="720"/>
        <w:rPr>
          <w:noProof/>
        </w:rPr>
      </w:pPr>
      <w:r w:rsidRPr="0014000E">
        <w:rPr>
          <w:noProof/>
        </w:rPr>
        <w:t>[5]</w:t>
      </w:r>
      <w:r w:rsidRPr="0014000E">
        <w:rPr>
          <w:noProof/>
        </w:rPr>
        <w:tab/>
        <w:t xml:space="preserve">NHTSA. "Automated Vehicles for Safety." NHTSA. </w:t>
      </w:r>
      <w:hyperlink r:id="rId28" w:history="1">
        <w:r w:rsidRPr="0014000E">
          <w:rPr>
            <w:rStyle w:val="Hyperlink"/>
            <w:noProof/>
          </w:rPr>
          <w:t>https://www.nhtsa.gov/technology-innovation/automated-vehicles-safety/</w:t>
        </w:r>
      </w:hyperlink>
      <w:r w:rsidRPr="0014000E">
        <w:rPr>
          <w:noProof/>
        </w:rPr>
        <w:t xml:space="preserve"> (accessed 19th Oct, 2021).</w:t>
      </w:r>
    </w:p>
    <w:p w14:paraId="663174B6" w14:textId="6DBE8836" w:rsidR="0014000E" w:rsidRPr="0014000E" w:rsidRDefault="0014000E" w:rsidP="0014000E">
      <w:pPr>
        <w:pStyle w:val="EndNoteBibliography"/>
        <w:ind w:left="720" w:hanging="720"/>
        <w:rPr>
          <w:noProof/>
        </w:rPr>
      </w:pPr>
      <w:r w:rsidRPr="0014000E">
        <w:rPr>
          <w:noProof/>
        </w:rPr>
        <w:t>[6]</w:t>
      </w:r>
      <w:r w:rsidRPr="0014000E">
        <w:rPr>
          <w:noProof/>
        </w:rPr>
        <w:tab/>
        <w:t xml:space="preserve">I. Foundation. "What is IOTA." The IOTA Foundation. </w:t>
      </w:r>
      <w:hyperlink r:id="rId29" w:history="1">
        <w:r w:rsidRPr="0014000E">
          <w:rPr>
            <w:rStyle w:val="Hyperlink"/>
            <w:noProof/>
          </w:rPr>
          <w:t>https://www.iota.org/get-started/what-is-iota</w:t>
        </w:r>
      </w:hyperlink>
      <w:r w:rsidRPr="0014000E">
        <w:rPr>
          <w:noProof/>
        </w:rPr>
        <w:t xml:space="preserve"> (accessed October 19th  2021).</w:t>
      </w:r>
    </w:p>
    <w:p w14:paraId="550D30BB" w14:textId="77777777" w:rsidR="0014000E" w:rsidRPr="0014000E" w:rsidRDefault="0014000E" w:rsidP="0014000E">
      <w:pPr>
        <w:pStyle w:val="EndNoteBibliography"/>
        <w:ind w:left="720" w:hanging="720"/>
        <w:rPr>
          <w:noProof/>
        </w:rPr>
      </w:pPr>
      <w:r w:rsidRPr="0014000E">
        <w:rPr>
          <w:noProof/>
        </w:rPr>
        <w:t>[7]</w:t>
      </w:r>
      <w:r w:rsidRPr="0014000E">
        <w:rPr>
          <w:noProof/>
        </w:rPr>
        <w:tab/>
        <w:t xml:space="preserve">R. Zhang, R. Xue, and L. Liu, "Security and Privacy on Blockchain," </w:t>
      </w:r>
      <w:r w:rsidRPr="0014000E">
        <w:rPr>
          <w:i/>
          <w:noProof/>
        </w:rPr>
        <w:t xml:space="preserve">ACM Computing Surveys, </w:t>
      </w:r>
      <w:r w:rsidRPr="0014000E">
        <w:rPr>
          <w:noProof/>
        </w:rPr>
        <w:t>vol. 52, no. 3, pp. 1-34, 2019-07-27 2019, doi: 10.1145/3316481.</w:t>
      </w:r>
    </w:p>
    <w:p w14:paraId="3B06B5DE" w14:textId="4A1D5B3A" w:rsidR="0014000E" w:rsidRPr="0014000E" w:rsidRDefault="0014000E" w:rsidP="0014000E">
      <w:pPr>
        <w:pStyle w:val="EndNoteBibliography"/>
        <w:ind w:left="720" w:hanging="720"/>
        <w:rPr>
          <w:noProof/>
        </w:rPr>
      </w:pPr>
      <w:r w:rsidRPr="0014000E">
        <w:rPr>
          <w:noProof/>
        </w:rPr>
        <w:t>[8]</w:t>
      </w:r>
      <w:r w:rsidRPr="0014000E">
        <w:rPr>
          <w:noProof/>
        </w:rPr>
        <w:tab/>
        <w:t xml:space="preserve">Interestingengineering.com. "IOTA : A Cryptocurrency With Infinite Scalability And No Fees." </w:t>
      </w:r>
      <w:hyperlink r:id="rId30" w:history="1">
        <w:r w:rsidRPr="0014000E">
          <w:rPr>
            <w:rStyle w:val="Hyperlink"/>
            <w:noProof/>
          </w:rPr>
          <w:t>https://interestingengineering.com/iota-a-cryptocurrency-with-infinite-scalability-and-no-fees</w:t>
        </w:r>
      </w:hyperlink>
      <w:r w:rsidRPr="0014000E">
        <w:rPr>
          <w:noProof/>
        </w:rPr>
        <w:t xml:space="preserve"> (accessed October 19th, 2021).</w:t>
      </w:r>
    </w:p>
    <w:p w14:paraId="77474B81" w14:textId="77777777" w:rsidR="0014000E" w:rsidRPr="0014000E" w:rsidRDefault="0014000E" w:rsidP="0014000E">
      <w:pPr>
        <w:pStyle w:val="EndNoteBibliography"/>
        <w:ind w:left="720" w:hanging="720"/>
        <w:rPr>
          <w:noProof/>
        </w:rPr>
      </w:pPr>
      <w:r w:rsidRPr="0014000E">
        <w:rPr>
          <w:noProof/>
        </w:rPr>
        <w:t>[9]</w:t>
      </w:r>
      <w:r w:rsidRPr="0014000E">
        <w:rPr>
          <w:noProof/>
        </w:rPr>
        <w:tab/>
        <w:t xml:space="preserve">K. Abboud, H. A. Omar, and W. Zhuang, "Interworking of DSRC and Cellular Network Technologies for V2X Communications: A Survey," </w:t>
      </w:r>
      <w:r w:rsidRPr="0014000E">
        <w:rPr>
          <w:i/>
          <w:noProof/>
        </w:rPr>
        <w:t xml:space="preserve">IEEE Transactions on Vehicular Technology, </w:t>
      </w:r>
      <w:r w:rsidRPr="0014000E">
        <w:rPr>
          <w:noProof/>
        </w:rPr>
        <w:t>vol. 65, no. 12, pp. 9457-9470, 2016-12-01 2016, doi: 10.1109/tvt.2016.2591558.</w:t>
      </w:r>
    </w:p>
    <w:p w14:paraId="35E34476" w14:textId="77777777" w:rsidR="0014000E" w:rsidRPr="0014000E" w:rsidRDefault="0014000E" w:rsidP="0014000E">
      <w:pPr>
        <w:pStyle w:val="EndNoteBibliography"/>
        <w:ind w:left="720" w:hanging="720"/>
        <w:rPr>
          <w:noProof/>
        </w:rPr>
      </w:pPr>
      <w:r w:rsidRPr="0014000E">
        <w:rPr>
          <w:noProof/>
        </w:rPr>
        <w:t>[10]</w:t>
      </w:r>
      <w:r w:rsidRPr="0014000E">
        <w:rPr>
          <w:noProof/>
        </w:rPr>
        <w:tab/>
        <w:t xml:space="preserve">R. F. Atallah, M. J. Khabbaz, and C. M. Assi, "Vehicular networking: A survey on spectrum access technologies and persisting challenges," </w:t>
      </w:r>
      <w:r w:rsidRPr="0014000E">
        <w:rPr>
          <w:i/>
          <w:noProof/>
        </w:rPr>
        <w:t xml:space="preserve">Vehicular Communications, </w:t>
      </w:r>
      <w:r w:rsidRPr="0014000E">
        <w:rPr>
          <w:noProof/>
        </w:rPr>
        <w:t>vol. 2, no. 3, pp. 125-149, 2015-07-01 2015, doi: 10.1016/j.vehcom.2015.03.005.</w:t>
      </w:r>
    </w:p>
    <w:p w14:paraId="4E36E9EA" w14:textId="77777777" w:rsidR="0014000E" w:rsidRPr="0014000E" w:rsidRDefault="0014000E" w:rsidP="0014000E">
      <w:pPr>
        <w:pStyle w:val="EndNoteBibliography"/>
        <w:ind w:left="720" w:hanging="720"/>
        <w:rPr>
          <w:noProof/>
        </w:rPr>
      </w:pPr>
      <w:r w:rsidRPr="0014000E">
        <w:rPr>
          <w:noProof/>
        </w:rPr>
        <w:t>[11]</w:t>
      </w:r>
      <w:r w:rsidRPr="0014000E">
        <w:rPr>
          <w:noProof/>
        </w:rPr>
        <w:tab/>
        <w:t xml:space="preserve">L. Badea and M. C. Mungiu-Pupazan, "The Economic and Environmental Impact of Bitcoin," </w:t>
      </w:r>
      <w:r w:rsidRPr="0014000E">
        <w:rPr>
          <w:i/>
          <w:noProof/>
        </w:rPr>
        <w:t xml:space="preserve">IEEE Access, </w:t>
      </w:r>
      <w:r w:rsidRPr="0014000E">
        <w:rPr>
          <w:noProof/>
        </w:rPr>
        <w:t>vol. 9, pp. 48091-48104, 2021-01-01 2021, doi: 10.1109/access.2021.3068636.</w:t>
      </w:r>
    </w:p>
    <w:p w14:paraId="40ABCD29" w14:textId="77777777" w:rsidR="0014000E" w:rsidRPr="0014000E" w:rsidRDefault="0014000E" w:rsidP="0014000E">
      <w:pPr>
        <w:pStyle w:val="EndNoteBibliography"/>
        <w:ind w:left="720" w:hanging="720"/>
        <w:rPr>
          <w:noProof/>
        </w:rPr>
      </w:pPr>
      <w:r w:rsidRPr="0014000E">
        <w:rPr>
          <w:noProof/>
        </w:rPr>
        <w:t>[12]</w:t>
      </w:r>
      <w:r w:rsidRPr="0014000E">
        <w:rPr>
          <w:noProof/>
        </w:rPr>
        <w:tab/>
        <w:t xml:space="preserve">A. A. Sori, M. Golsorkhtabaramiri, and A. M. Rahmani, "Cryptocurrency Grade of Green; IOTA Energy Consumption Modeling and Measurement," in </w:t>
      </w:r>
      <w:r w:rsidRPr="0014000E">
        <w:rPr>
          <w:i/>
          <w:noProof/>
        </w:rPr>
        <w:t>2020 IEEE Green Technologies Conference(GreenTech)</w:t>
      </w:r>
      <w:r w:rsidRPr="0014000E">
        <w:rPr>
          <w:noProof/>
        </w:rPr>
        <w:t xml:space="preserve">, 2020-04-01 2020: IEEE, doi: 10.1109/greentech46478.2020.9289803. </w:t>
      </w:r>
    </w:p>
    <w:p w14:paraId="542B2B85" w14:textId="7D6EB777" w:rsidR="0014000E" w:rsidRPr="0014000E" w:rsidRDefault="0014000E" w:rsidP="0014000E">
      <w:pPr>
        <w:pStyle w:val="EndNoteBibliography"/>
        <w:ind w:left="720" w:hanging="720"/>
        <w:rPr>
          <w:noProof/>
        </w:rPr>
      </w:pPr>
      <w:r w:rsidRPr="0014000E">
        <w:rPr>
          <w:noProof/>
        </w:rPr>
        <w:t>[13]</w:t>
      </w:r>
      <w:r w:rsidRPr="0014000E">
        <w:rPr>
          <w:noProof/>
        </w:rPr>
        <w:tab/>
        <w:t xml:space="preserve">T. I. Foundation. "IOTA 2.0: Details on Current Status and Next Steps." </w:t>
      </w:r>
      <w:hyperlink r:id="rId31" w:history="1">
        <w:r w:rsidRPr="0014000E">
          <w:rPr>
            <w:rStyle w:val="Hyperlink"/>
            <w:noProof/>
          </w:rPr>
          <w:t>https://blog.iota.org/iota-2-0-details-on-current-status-and-outlook/</w:t>
        </w:r>
      </w:hyperlink>
      <w:r w:rsidRPr="0014000E">
        <w:rPr>
          <w:noProof/>
        </w:rPr>
        <w:t xml:space="preserve"> (accessed.</w:t>
      </w:r>
    </w:p>
    <w:p w14:paraId="45C4318F" w14:textId="50025747" w:rsidR="0014000E" w:rsidRPr="0014000E" w:rsidRDefault="0014000E" w:rsidP="0014000E">
      <w:pPr>
        <w:pStyle w:val="EndNoteBibliography"/>
        <w:ind w:left="720" w:hanging="720"/>
        <w:rPr>
          <w:noProof/>
        </w:rPr>
      </w:pPr>
      <w:r w:rsidRPr="0014000E">
        <w:rPr>
          <w:noProof/>
        </w:rPr>
        <w:lastRenderedPageBreak/>
        <w:t>[14]</w:t>
      </w:r>
      <w:r w:rsidRPr="0014000E">
        <w:rPr>
          <w:noProof/>
        </w:rPr>
        <w:tab/>
        <w:t xml:space="preserve">T. I. Foundation. "IOTA Smart Contracts Protocol Alpha Release." The IOTA Foundation. </w:t>
      </w:r>
      <w:hyperlink r:id="rId32" w:history="1">
        <w:r w:rsidRPr="0014000E">
          <w:rPr>
            <w:rStyle w:val="Hyperlink"/>
            <w:noProof/>
          </w:rPr>
          <w:t>https://blog.iota.org/iota-smart-contracts-protocol-alpha-release/</w:t>
        </w:r>
      </w:hyperlink>
      <w:r w:rsidRPr="0014000E">
        <w:rPr>
          <w:noProof/>
        </w:rPr>
        <w:t xml:space="preserve"> (accessed October 21st 2021).</w:t>
      </w:r>
    </w:p>
    <w:p w14:paraId="3A1B89AB" w14:textId="28C953AC" w:rsidR="0014000E" w:rsidRPr="0014000E" w:rsidRDefault="0014000E" w:rsidP="0014000E">
      <w:pPr>
        <w:pStyle w:val="EndNoteBibliography"/>
        <w:ind w:left="720" w:hanging="720"/>
        <w:rPr>
          <w:noProof/>
        </w:rPr>
      </w:pPr>
      <w:r w:rsidRPr="0014000E">
        <w:rPr>
          <w:noProof/>
        </w:rPr>
        <w:t>[15]</w:t>
      </w:r>
      <w:r w:rsidRPr="0014000E">
        <w:rPr>
          <w:noProof/>
        </w:rPr>
        <w:tab/>
        <w:t xml:space="preserve">IBM. "What are smart contracts on blockchain?" IBM. </w:t>
      </w:r>
      <w:hyperlink r:id="rId33" w:history="1">
        <w:r w:rsidRPr="0014000E">
          <w:rPr>
            <w:rStyle w:val="Hyperlink"/>
            <w:noProof/>
          </w:rPr>
          <w:t>https://www.ibm.com/topics/smart-contracts</w:t>
        </w:r>
      </w:hyperlink>
      <w:r w:rsidRPr="0014000E">
        <w:rPr>
          <w:noProof/>
        </w:rPr>
        <w:t xml:space="preserve"> (accessed October 21, 2021).</w:t>
      </w:r>
    </w:p>
    <w:p w14:paraId="6C117CEA" w14:textId="77777777" w:rsidR="0014000E" w:rsidRPr="0014000E" w:rsidRDefault="0014000E" w:rsidP="0014000E">
      <w:pPr>
        <w:pStyle w:val="EndNoteBibliography"/>
        <w:ind w:left="720" w:hanging="720"/>
        <w:rPr>
          <w:noProof/>
        </w:rPr>
      </w:pPr>
      <w:r w:rsidRPr="0014000E">
        <w:rPr>
          <w:noProof/>
        </w:rPr>
        <w:t>[16]</w:t>
      </w:r>
      <w:r w:rsidRPr="0014000E">
        <w:rPr>
          <w:noProof/>
        </w:rPr>
        <w:tab/>
        <w:t>M. Rauchs</w:t>
      </w:r>
      <w:r w:rsidRPr="0014000E">
        <w:rPr>
          <w:i/>
          <w:noProof/>
        </w:rPr>
        <w:t xml:space="preserve"> et al.</w:t>
      </w:r>
      <w:r w:rsidRPr="0014000E">
        <w:rPr>
          <w:noProof/>
        </w:rPr>
        <w:t xml:space="preserve">, "Distributed Ledger Technology Systems: A Conceptual Framework," </w:t>
      </w:r>
      <w:r w:rsidRPr="0014000E">
        <w:rPr>
          <w:i/>
          <w:noProof/>
        </w:rPr>
        <w:t xml:space="preserve">SSRN Electronic Journal, </w:t>
      </w:r>
      <w:r w:rsidRPr="0014000E">
        <w:rPr>
          <w:noProof/>
        </w:rPr>
        <w:t>2018-01-01 2018, doi: 10.2139/ssrn.3230013.</w:t>
      </w:r>
    </w:p>
    <w:p w14:paraId="60805E97" w14:textId="77777777" w:rsidR="0014000E" w:rsidRPr="0014000E" w:rsidRDefault="0014000E" w:rsidP="0014000E">
      <w:pPr>
        <w:pStyle w:val="EndNoteBibliography"/>
        <w:ind w:left="720" w:hanging="720"/>
        <w:rPr>
          <w:noProof/>
        </w:rPr>
      </w:pPr>
      <w:r w:rsidRPr="0014000E">
        <w:rPr>
          <w:noProof/>
        </w:rPr>
        <w:t>[17]</w:t>
      </w:r>
      <w:r w:rsidRPr="0014000E">
        <w:rPr>
          <w:noProof/>
        </w:rPr>
        <w:tab/>
        <w:t>A. Pinna and W. Ruttenberg, "Distributed ledger technologies in</w:t>
      </w:r>
    </w:p>
    <w:p w14:paraId="6C922211" w14:textId="77777777" w:rsidR="0014000E" w:rsidRPr="0014000E" w:rsidRDefault="0014000E" w:rsidP="0014000E">
      <w:pPr>
        <w:pStyle w:val="EndNoteBibliography"/>
        <w:rPr>
          <w:noProof/>
        </w:rPr>
      </w:pPr>
      <w:r w:rsidRPr="0014000E">
        <w:rPr>
          <w:noProof/>
        </w:rPr>
        <w:t>securities post-trading," ed: European Central Bank, 2016.</w:t>
      </w:r>
    </w:p>
    <w:p w14:paraId="7E9307D6" w14:textId="77777777" w:rsidR="0014000E" w:rsidRPr="0014000E" w:rsidRDefault="0014000E" w:rsidP="0014000E">
      <w:pPr>
        <w:pStyle w:val="EndNoteBibliography"/>
        <w:ind w:left="720" w:hanging="720"/>
        <w:rPr>
          <w:noProof/>
        </w:rPr>
      </w:pPr>
      <w:r w:rsidRPr="0014000E">
        <w:rPr>
          <w:noProof/>
        </w:rPr>
        <w:t>[18]</w:t>
      </w:r>
      <w:r w:rsidRPr="0014000E">
        <w:rPr>
          <w:noProof/>
        </w:rPr>
        <w:tab/>
        <w:t xml:space="preserve">L. LAMPORT, R. SHOSTAK, and M. PEASE, "The Byzantine Generals Problem," </w:t>
      </w:r>
      <w:r w:rsidRPr="0014000E">
        <w:rPr>
          <w:i/>
          <w:noProof/>
        </w:rPr>
        <w:t xml:space="preserve">ACM Transactions on Programming Languages and System, </w:t>
      </w:r>
      <w:r w:rsidRPr="0014000E">
        <w:rPr>
          <w:noProof/>
        </w:rPr>
        <w:t>vol. 4, pp. 382-401, 1982.</w:t>
      </w:r>
    </w:p>
    <w:p w14:paraId="531071E2" w14:textId="77777777" w:rsidR="0014000E" w:rsidRPr="0014000E" w:rsidRDefault="0014000E" w:rsidP="0014000E">
      <w:pPr>
        <w:pStyle w:val="EndNoteBibliography"/>
        <w:ind w:left="720" w:hanging="720"/>
        <w:rPr>
          <w:noProof/>
        </w:rPr>
      </w:pPr>
      <w:r w:rsidRPr="0014000E">
        <w:rPr>
          <w:noProof/>
        </w:rPr>
        <w:t>[19]</w:t>
      </w:r>
      <w:r w:rsidRPr="0014000E">
        <w:rPr>
          <w:noProof/>
        </w:rPr>
        <w:tab/>
        <w:t xml:space="preserve">S. Nakamoto, "Bitcoin: A Peer-to-Peer Electronic Cash System," 2008, </w:t>
      </w:r>
    </w:p>
    <w:p w14:paraId="6ECCC17C" w14:textId="77777777" w:rsidR="0014000E" w:rsidRPr="0014000E" w:rsidRDefault="0014000E" w:rsidP="0014000E">
      <w:pPr>
        <w:pStyle w:val="EndNoteBibliography"/>
        <w:ind w:left="720" w:hanging="720"/>
        <w:rPr>
          <w:noProof/>
        </w:rPr>
      </w:pPr>
      <w:r w:rsidRPr="0014000E">
        <w:rPr>
          <w:noProof/>
        </w:rPr>
        <w:t>[20]</w:t>
      </w:r>
      <w:r w:rsidRPr="0014000E">
        <w:rPr>
          <w:noProof/>
        </w:rPr>
        <w:tab/>
        <w:t xml:space="preserve">Rathee, Sharma, Iqbal, Aloqaily, Jaglan, and Kumar, "A Blockchain Framework for Securing Connected and Autonomous Vehicles," </w:t>
      </w:r>
      <w:r w:rsidRPr="0014000E">
        <w:rPr>
          <w:i/>
          <w:noProof/>
        </w:rPr>
        <w:t xml:space="preserve">Sensors, </w:t>
      </w:r>
      <w:r w:rsidRPr="0014000E">
        <w:rPr>
          <w:noProof/>
        </w:rPr>
        <w:t>vol. 19, no. 14, p. 3165, 2019-07-18 2019, doi: 10.3390/s19143165.</w:t>
      </w:r>
    </w:p>
    <w:p w14:paraId="101BC3E8" w14:textId="77777777" w:rsidR="0014000E" w:rsidRPr="0014000E" w:rsidRDefault="0014000E" w:rsidP="0014000E">
      <w:pPr>
        <w:pStyle w:val="EndNoteBibliography"/>
        <w:ind w:left="720" w:hanging="720"/>
        <w:rPr>
          <w:noProof/>
        </w:rPr>
      </w:pPr>
      <w:r w:rsidRPr="0014000E">
        <w:rPr>
          <w:noProof/>
        </w:rPr>
        <w:t>[21]</w:t>
      </w:r>
      <w:r w:rsidRPr="0014000E">
        <w:rPr>
          <w:noProof/>
        </w:rPr>
        <w:tab/>
        <w:t xml:space="preserve">M. Pustisek, A. Kos, and U. Sedlar, "Blockchain Based Autonomous Selection of Electric Vehicle Charging Station," in </w:t>
      </w:r>
      <w:r w:rsidRPr="0014000E">
        <w:rPr>
          <w:i/>
          <w:noProof/>
        </w:rPr>
        <w:t>2016 International Conference on Identification, Information and Knowledge in the Internet of Things (IIKI)</w:t>
      </w:r>
      <w:r w:rsidRPr="0014000E">
        <w:rPr>
          <w:noProof/>
        </w:rPr>
        <w:t xml:space="preserve">, 2016-10-01 2016: IEEE, doi: 10.1109/iiki.2016.60. </w:t>
      </w:r>
    </w:p>
    <w:p w14:paraId="2B226EB1" w14:textId="77777777" w:rsidR="0014000E" w:rsidRPr="0014000E" w:rsidRDefault="0014000E" w:rsidP="0014000E">
      <w:pPr>
        <w:pStyle w:val="EndNoteBibliography"/>
        <w:ind w:left="720" w:hanging="720"/>
        <w:rPr>
          <w:noProof/>
        </w:rPr>
      </w:pPr>
      <w:r w:rsidRPr="0014000E">
        <w:rPr>
          <w:noProof/>
        </w:rPr>
        <w:t>[22]</w:t>
      </w:r>
      <w:r w:rsidRPr="0014000E">
        <w:rPr>
          <w:noProof/>
        </w:rPr>
        <w:tab/>
        <w:t xml:space="preserve">W. Khan, "Blockchain-Based Peer-to-Peer Energy Trading and Charging Payment System for Electric Vehicles," </w:t>
      </w:r>
      <w:r w:rsidRPr="0014000E">
        <w:rPr>
          <w:i/>
          <w:noProof/>
        </w:rPr>
        <w:t xml:space="preserve">Sustainability 2021, </w:t>
      </w:r>
      <w:r w:rsidRPr="0014000E">
        <w:rPr>
          <w:noProof/>
        </w:rPr>
        <w:t>2021.</w:t>
      </w:r>
    </w:p>
    <w:p w14:paraId="3C588594" w14:textId="77777777" w:rsidR="0014000E" w:rsidRPr="0014000E" w:rsidRDefault="0014000E" w:rsidP="0014000E">
      <w:pPr>
        <w:pStyle w:val="EndNoteBibliography"/>
        <w:ind w:left="720" w:hanging="720"/>
        <w:rPr>
          <w:noProof/>
        </w:rPr>
      </w:pPr>
      <w:r w:rsidRPr="0014000E">
        <w:rPr>
          <w:noProof/>
        </w:rPr>
        <w:t>[23]</w:t>
      </w:r>
      <w:r w:rsidRPr="0014000E">
        <w:rPr>
          <w:noProof/>
        </w:rPr>
        <w:tab/>
        <w:t xml:space="preserve">R. Gupta, S. Tanwar, N. Kumar, and S. Tyagi, "Blockchain-based security attack resilience schemes for autonomous vehicles in industry 4.0: A systematic review," </w:t>
      </w:r>
      <w:r w:rsidRPr="0014000E">
        <w:rPr>
          <w:i/>
          <w:noProof/>
        </w:rPr>
        <w:t xml:space="preserve">Computers &amp; Electrical Engineering, </w:t>
      </w:r>
      <w:r w:rsidRPr="0014000E">
        <w:rPr>
          <w:noProof/>
        </w:rPr>
        <w:t>vol. 86, p. 106717, 2020-09-01 2020, doi: 10.1016/j.compeleceng.2020.106717.</w:t>
      </w:r>
    </w:p>
    <w:p w14:paraId="74A95CC7" w14:textId="7765931F" w:rsidR="0014000E" w:rsidRPr="0014000E" w:rsidRDefault="0014000E" w:rsidP="0014000E">
      <w:pPr>
        <w:pStyle w:val="EndNoteBibliography"/>
        <w:ind w:left="720" w:hanging="720"/>
        <w:rPr>
          <w:noProof/>
        </w:rPr>
      </w:pPr>
      <w:r w:rsidRPr="0014000E">
        <w:rPr>
          <w:noProof/>
        </w:rPr>
        <w:t>[24]</w:t>
      </w:r>
      <w:r w:rsidRPr="0014000E">
        <w:rPr>
          <w:noProof/>
        </w:rPr>
        <w:tab/>
        <w:t xml:space="preserve">T. Review. "Many Cars Have a Hundred Million Lines of Code." </w:t>
      </w:r>
      <w:hyperlink r:id="rId34" w:history="1">
        <w:r w:rsidRPr="0014000E">
          <w:rPr>
            <w:rStyle w:val="Hyperlink"/>
            <w:noProof/>
          </w:rPr>
          <w:t>https://www.technologyreview.com./2012/12/03/181350/many-cars-have-a-hundred-million-lines-of-code/</w:t>
        </w:r>
      </w:hyperlink>
      <w:r w:rsidRPr="0014000E">
        <w:rPr>
          <w:noProof/>
        </w:rPr>
        <w:t xml:space="preserve"> (accessed.</w:t>
      </w:r>
    </w:p>
    <w:p w14:paraId="15D4685F" w14:textId="77777777" w:rsidR="0014000E" w:rsidRPr="0014000E" w:rsidRDefault="0014000E" w:rsidP="0014000E">
      <w:pPr>
        <w:pStyle w:val="EndNoteBibliography"/>
        <w:ind w:left="720" w:hanging="720"/>
        <w:rPr>
          <w:noProof/>
        </w:rPr>
      </w:pPr>
      <w:r w:rsidRPr="0014000E">
        <w:rPr>
          <w:noProof/>
        </w:rPr>
        <w:t>[25]</w:t>
      </w:r>
      <w:r w:rsidRPr="0014000E">
        <w:rPr>
          <w:noProof/>
        </w:rPr>
        <w:tab/>
        <w:t xml:space="preserve">M. Baza, M. Nabil, N. Lasla, K. Fidan, M. Mahmoud, and M. Abdallah, "Blockchain-based Firmware Update Scheme Tailored for Autonomous Vehicles," in </w:t>
      </w:r>
      <w:r w:rsidRPr="0014000E">
        <w:rPr>
          <w:i/>
          <w:noProof/>
        </w:rPr>
        <w:t>2019 IEEE Wireless Communications and Networking Conference (WCNC)</w:t>
      </w:r>
      <w:r w:rsidRPr="0014000E">
        <w:rPr>
          <w:noProof/>
        </w:rPr>
        <w:t xml:space="preserve">, 2019-04-01 2019: IEEE, doi: 10.1109/wcnc.2019.8885769. </w:t>
      </w:r>
    </w:p>
    <w:p w14:paraId="016D664B" w14:textId="22E51C3F" w:rsidR="0014000E" w:rsidRPr="0014000E" w:rsidRDefault="0014000E" w:rsidP="0014000E">
      <w:pPr>
        <w:pStyle w:val="EndNoteBibliography"/>
        <w:ind w:left="720" w:hanging="720"/>
        <w:rPr>
          <w:noProof/>
        </w:rPr>
      </w:pPr>
      <w:r w:rsidRPr="0014000E">
        <w:rPr>
          <w:noProof/>
        </w:rPr>
        <w:t>[26]</w:t>
      </w:r>
      <w:r w:rsidRPr="0014000E">
        <w:rPr>
          <w:noProof/>
        </w:rPr>
        <w:tab/>
        <w:t xml:space="preserve">V. Buterin. "A Next-Generation Smart Contract and Decentralized Application Platform." </w:t>
      </w:r>
      <w:hyperlink r:id="rId35" w:history="1">
        <w:r w:rsidRPr="0014000E">
          <w:rPr>
            <w:rStyle w:val="Hyperlink"/>
            <w:noProof/>
          </w:rPr>
          <w:t>https://ethereum.org/en/whitepaper/</w:t>
        </w:r>
      </w:hyperlink>
      <w:r w:rsidRPr="0014000E">
        <w:rPr>
          <w:noProof/>
        </w:rPr>
        <w:t xml:space="preserve"> (accessed Nov 20th, 2021).</w:t>
      </w:r>
    </w:p>
    <w:p w14:paraId="732F5B34" w14:textId="77777777" w:rsidR="0014000E" w:rsidRPr="0014000E" w:rsidRDefault="0014000E" w:rsidP="0014000E">
      <w:pPr>
        <w:pStyle w:val="EndNoteBibliography"/>
        <w:ind w:left="720" w:hanging="720"/>
        <w:rPr>
          <w:noProof/>
        </w:rPr>
      </w:pPr>
      <w:r w:rsidRPr="0014000E">
        <w:rPr>
          <w:noProof/>
        </w:rPr>
        <w:t>[27]</w:t>
      </w:r>
      <w:r w:rsidRPr="0014000E">
        <w:rPr>
          <w:noProof/>
        </w:rPr>
        <w:tab/>
        <w:t xml:space="preserve">F. A. Alabdulwahhab, "Web 3.0: The Decentralized Web Blockchain networks and Protocol Innovation," in </w:t>
      </w:r>
      <w:r w:rsidRPr="0014000E">
        <w:rPr>
          <w:i/>
          <w:noProof/>
        </w:rPr>
        <w:t>2018 1st International Conference on Computer Applications &amp; Information Security (ICCAIS)</w:t>
      </w:r>
      <w:r w:rsidRPr="0014000E">
        <w:rPr>
          <w:noProof/>
        </w:rPr>
        <w:t xml:space="preserve">, 2018-04-01 2018: IEEE, doi: 10.1109/cais.2018.8441990. </w:t>
      </w:r>
    </w:p>
    <w:p w14:paraId="47ED1739" w14:textId="311E2C0A" w:rsidR="0014000E" w:rsidRPr="0014000E" w:rsidRDefault="0014000E" w:rsidP="0014000E">
      <w:pPr>
        <w:pStyle w:val="EndNoteBibliography"/>
        <w:ind w:left="720" w:hanging="720"/>
        <w:rPr>
          <w:noProof/>
        </w:rPr>
      </w:pPr>
      <w:r w:rsidRPr="0014000E">
        <w:rPr>
          <w:noProof/>
        </w:rPr>
        <w:t>[28]</w:t>
      </w:r>
      <w:r w:rsidRPr="0014000E">
        <w:rPr>
          <w:noProof/>
        </w:rPr>
        <w:tab/>
        <w:t xml:space="preserve">S. Popov, "The Tangle," Berlin, 2018. [Online]. Available: </w:t>
      </w:r>
      <w:hyperlink r:id="rId36" w:history="1">
        <w:r w:rsidRPr="0014000E">
          <w:rPr>
            <w:rStyle w:val="Hyperlink"/>
            <w:noProof/>
          </w:rPr>
          <w:t>http://www.descryptions.com/Iota.pdf</w:t>
        </w:r>
      </w:hyperlink>
    </w:p>
    <w:p w14:paraId="50063C79" w14:textId="3FCE4316" w:rsidR="0014000E" w:rsidRPr="0014000E" w:rsidRDefault="0014000E" w:rsidP="0014000E">
      <w:pPr>
        <w:pStyle w:val="EndNoteBibliography"/>
        <w:ind w:left="720" w:hanging="720"/>
        <w:rPr>
          <w:noProof/>
        </w:rPr>
      </w:pPr>
      <w:r w:rsidRPr="0014000E">
        <w:rPr>
          <w:noProof/>
        </w:rPr>
        <w:t>[29]</w:t>
      </w:r>
      <w:r w:rsidRPr="0014000E">
        <w:rPr>
          <w:noProof/>
        </w:rPr>
        <w:tab/>
        <w:t xml:space="preserve">Nonymous. "Blockchain-Based Peer-to-Peer Energy Trading and Charging Payment System for Electric Vehicles." </w:t>
      </w:r>
      <w:hyperlink r:id="rId37" w:history="1">
        <w:r w:rsidRPr="0014000E">
          <w:rPr>
            <w:rStyle w:val="Hyperlink"/>
            <w:noProof/>
          </w:rPr>
          <w:t>https://github.com/noneymous/iota-consensus-presentation</w:t>
        </w:r>
      </w:hyperlink>
      <w:r w:rsidRPr="0014000E">
        <w:rPr>
          <w:noProof/>
        </w:rPr>
        <w:t xml:space="preserve"> (accessed Nov 30th, 2021).</w:t>
      </w:r>
    </w:p>
    <w:p w14:paraId="400B23DD" w14:textId="77777777" w:rsidR="0014000E" w:rsidRPr="0014000E" w:rsidRDefault="0014000E" w:rsidP="0014000E">
      <w:pPr>
        <w:pStyle w:val="EndNoteBibliography"/>
        <w:ind w:left="720" w:hanging="720"/>
        <w:rPr>
          <w:noProof/>
        </w:rPr>
      </w:pPr>
      <w:r w:rsidRPr="0014000E">
        <w:rPr>
          <w:noProof/>
        </w:rPr>
        <w:t>[30]</w:t>
      </w:r>
      <w:r w:rsidRPr="0014000E">
        <w:rPr>
          <w:noProof/>
        </w:rPr>
        <w:tab/>
        <w:t>S. Popov and W. J. Buchanan, "FPC-BI: Fast Probabilistic Consensus within</w:t>
      </w:r>
    </w:p>
    <w:p w14:paraId="69477188" w14:textId="77777777" w:rsidR="0014000E" w:rsidRPr="0014000E" w:rsidRDefault="0014000E" w:rsidP="0014000E">
      <w:pPr>
        <w:pStyle w:val="EndNoteBibliography"/>
        <w:rPr>
          <w:noProof/>
        </w:rPr>
      </w:pPr>
      <w:r w:rsidRPr="0014000E">
        <w:rPr>
          <w:noProof/>
        </w:rPr>
        <w:t xml:space="preserve">Byzantine Infrastructures," </w:t>
      </w:r>
      <w:r w:rsidRPr="0014000E">
        <w:rPr>
          <w:i/>
          <w:noProof/>
        </w:rPr>
        <w:t xml:space="preserve">Journal of Parallel and Distributed Computing, </w:t>
      </w:r>
      <w:r w:rsidRPr="0014000E">
        <w:rPr>
          <w:noProof/>
        </w:rPr>
        <w:t>vol. 147, 2019.</w:t>
      </w:r>
    </w:p>
    <w:p w14:paraId="7E3BF210" w14:textId="13A6F5D7" w:rsidR="0014000E" w:rsidRPr="0014000E" w:rsidRDefault="0014000E" w:rsidP="0014000E">
      <w:pPr>
        <w:pStyle w:val="EndNoteBibliography"/>
        <w:ind w:left="720" w:hanging="720"/>
        <w:rPr>
          <w:noProof/>
        </w:rPr>
      </w:pPr>
      <w:r w:rsidRPr="0014000E">
        <w:rPr>
          <w:noProof/>
        </w:rPr>
        <w:t>[31]</w:t>
      </w:r>
      <w:r w:rsidRPr="0014000E">
        <w:rPr>
          <w:noProof/>
        </w:rPr>
        <w:tab/>
        <w:t xml:space="preserve">thetangle.org. "Public IOTA nodes." </w:t>
      </w:r>
      <w:hyperlink r:id="rId38" w:history="1">
        <w:r w:rsidRPr="0014000E">
          <w:rPr>
            <w:rStyle w:val="Hyperlink"/>
            <w:noProof/>
          </w:rPr>
          <w:t>https://thetangle.org/nodes</w:t>
        </w:r>
      </w:hyperlink>
      <w:r w:rsidRPr="0014000E">
        <w:rPr>
          <w:noProof/>
        </w:rPr>
        <w:t xml:space="preserve"> (accessed November 22, 2021).</w:t>
      </w:r>
    </w:p>
    <w:p w14:paraId="24B2A4B8" w14:textId="3452BED0" w:rsidR="0014000E" w:rsidRPr="0014000E" w:rsidRDefault="0014000E" w:rsidP="0014000E">
      <w:pPr>
        <w:pStyle w:val="EndNoteBibliography"/>
        <w:ind w:left="720" w:hanging="720"/>
        <w:rPr>
          <w:noProof/>
        </w:rPr>
      </w:pPr>
      <w:r w:rsidRPr="0014000E">
        <w:rPr>
          <w:noProof/>
        </w:rPr>
        <w:lastRenderedPageBreak/>
        <w:t>[32]</w:t>
      </w:r>
      <w:r w:rsidRPr="0014000E">
        <w:rPr>
          <w:noProof/>
        </w:rPr>
        <w:tab/>
        <w:t xml:space="preserve">T. I. Foundation. "Explaining the IOTA Congestion Control Algorithm." </w:t>
      </w:r>
      <w:hyperlink r:id="rId39" w:history="1">
        <w:r w:rsidRPr="0014000E">
          <w:rPr>
            <w:rStyle w:val="Hyperlink"/>
            <w:noProof/>
          </w:rPr>
          <w:t>https://blog.iota.org/explaining-the-iota-congestion-control-algorithm/</w:t>
        </w:r>
      </w:hyperlink>
      <w:r w:rsidRPr="0014000E">
        <w:rPr>
          <w:noProof/>
        </w:rPr>
        <w:t xml:space="preserve"> (accessed December 1, 2021).</w:t>
      </w:r>
    </w:p>
    <w:p w14:paraId="0E647483" w14:textId="77777777" w:rsidR="0014000E" w:rsidRPr="0014000E" w:rsidRDefault="0014000E" w:rsidP="0014000E">
      <w:pPr>
        <w:pStyle w:val="EndNoteBibliography"/>
        <w:ind w:left="720" w:hanging="720"/>
        <w:rPr>
          <w:noProof/>
        </w:rPr>
      </w:pPr>
      <w:r w:rsidRPr="0014000E">
        <w:rPr>
          <w:noProof/>
        </w:rPr>
        <w:t>[33]</w:t>
      </w:r>
      <w:r w:rsidRPr="0014000E">
        <w:rPr>
          <w:noProof/>
        </w:rPr>
        <w:tab/>
        <w:t xml:space="preserve">H. Hellani, L. Sliman, A. E. Samhat, and E. Exposito, "Computing Resource Allocation Scheme for DAG-Based IOTA Nodes," </w:t>
      </w:r>
      <w:r w:rsidRPr="0014000E">
        <w:rPr>
          <w:i/>
          <w:noProof/>
        </w:rPr>
        <w:t xml:space="preserve">Sensors, </w:t>
      </w:r>
      <w:r w:rsidRPr="0014000E">
        <w:rPr>
          <w:noProof/>
        </w:rPr>
        <w:t>vol. 21, no. 14, p. 4703, 2021-07-09 2021, doi: 10.3390/s21144703.</w:t>
      </w:r>
    </w:p>
    <w:p w14:paraId="248F7ADC" w14:textId="77777777" w:rsidR="0014000E" w:rsidRPr="0014000E" w:rsidRDefault="0014000E" w:rsidP="0014000E">
      <w:pPr>
        <w:pStyle w:val="EndNoteBibliography"/>
        <w:ind w:left="720" w:hanging="720"/>
        <w:rPr>
          <w:noProof/>
        </w:rPr>
      </w:pPr>
      <w:r w:rsidRPr="0014000E">
        <w:rPr>
          <w:noProof/>
        </w:rPr>
        <w:t>[34]</w:t>
      </w:r>
      <w:r w:rsidRPr="0014000E">
        <w:rPr>
          <w:noProof/>
        </w:rPr>
        <w:tab/>
        <w:t xml:space="preserve">I. Korotkyi and S. Sachov, "Hardware Accelerators for IOTA Cryptocurrency," in </w:t>
      </w:r>
      <w:r w:rsidRPr="0014000E">
        <w:rPr>
          <w:i/>
          <w:noProof/>
        </w:rPr>
        <w:t>2019 IEEE 39th International Conference on Electronics and Nanotechnology (ELNANO)</w:t>
      </w:r>
      <w:r w:rsidRPr="0014000E">
        <w:rPr>
          <w:noProof/>
        </w:rPr>
        <w:t xml:space="preserve">, 2019-04-01 2019: IEEE, doi: 10.1109/elnano.2019.8783449. </w:t>
      </w:r>
    </w:p>
    <w:p w14:paraId="4DD1E022" w14:textId="77777777" w:rsidR="0014000E" w:rsidRPr="0014000E" w:rsidRDefault="0014000E" w:rsidP="0014000E">
      <w:pPr>
        <w:pStyle w:val="EndNoteBibliography"/>
        <w:ind w:left="720" w:hanging="720"/>
        <w:rPr>
          <w:noProof/>
        </w:rPr>
      </w:pPr>
      <w:r w:rsidRPr="0014000E">
        <w:rPr>
          <w:noProof/>
        </w:rPr>
        <w:t>[35]</w:t>
      </w:r>
      <w:r w:rsidRPr="0014000E">
        <w:rPr>
          <w:noProof/>
        </w:rPr>
        <w:tab/>
        <w:t xml:space="preserve">S. S. Hazari and Q. H. Mahmoud, "A Parallel Proof of Work to Improve Transaction Speed and Scalability in Blockchain Systems," in </w:t>
      </w:r>
      <w:r w:rsidRPr="0014000E">
        <w:rPr>
          <w:i/>
          <w:noProof/>
        </w:rPr>
        <w:t>2019 IEEE 9th Annual Computing and Communication Workshop and Conference (CCWC)</w:t>
      </w:r>
      <w:r w:rsidRPr="0014000E">
        <w:rPr>
          <w:noProof/>
        </w:rPr>
        <w:t xml:space="preserve">, 2019-01-01 2019: IEEE, doi: 10.1109/ccwc.2019.8666535. </w:t>
      </w:r>
    </w:p>
    <w:p w14:paraId="7897BFFA" w14:textId="69D9F43E" w:rsidR="0014000E" w:rsidRPr="0014000E" w:rsidRDefault="0014000E" w:rsidP="0014000E">
      <w:pPr>
        <w:pStyle w:val="EndNoteBibliography"/>
        <w:ind w:left="720" w:hanging="720"/>
        <w:rPr>
          <w:noProof/>
        </w:rPr>
      </w:pPr>
      <w:r w:rsidRPr="0014000E">
        <w:rPr>
          <w:noProof/>
        </w:rPr>
        <w:t>[36]</w:t>
      </w:r>
      <w:r w:rsidRPr="0014000E">
        <w:rPr>
          <w:noProof/>
        </w:rPr>
        <w:tab/>
        <w:t xml:space="preserve">T. I. Foundation. "Final Alpha Release for IOTA Streams." </w:t>
      </w:r>
      <w:hyperlink r:id="rId40" w:history="1">
        <w:r w:rsidRPr="0014000E">
          <w:rPr>
            <w:rStyle w:val="Hyperlink"/>
            <w:noProof/>
          </w:rPr>
          <w:t>https://blog.iota.org/final-alpha-release-for-iota-streams-5a4cfeca506c/</w:t>
        </w:r>
      </w:hyperlink>
      <w:r w:rsidRPr="0014000E">
        <w:rPr>
          <w:noProof/>
        </w:rPr>
        <w:t xml:space="preserve"> (accessed December 3, 2021).</w:t>
      </w:r>
    </w:p>
    <w:p w14:paraId="2E6675B2" w14:textId="17329EB5" w:rsidR="0014000E" w:rsidRPr="0014000E" w:rsidRDefault="0014000E" w:rsidP="0014000E">
      <w:pPr>
        <w:pStyle w:val="EndNoteBibliography"/>
        <w:ind w:left="720" w:hanging="720"/>
        <w:rPr>
          <w:noProof/>
        </w:rPr>
      </w:pPr>
      <w:r w:rsidRPr="0014000E">
        <w:rPr>
          <w:noProof/>
        </w:rPr>
        <w:t>[37]</w:t>
      </w:r>
      <w:r w:rsidRPr="0014000E">
        <w:rPr>
          <w:noProof/>
        </w:rPr>
        <w:tab/>
        <w:t xml:space="preserve">I. Foundation. "IOTA Streams." </w:t>
      </w:r>
      <w:hyperlink r:id="rId41" w:history="1">
        <w:r w:rsidRPr="0014000E">
          <w:rPr>
            <w:rStyle w:val="Hyperlink"/>
            <w:noProof/>
          </w:rPr>
          <w:t>https://github.com/iotaledger/streams/tree/develop/bindings</w:t>
        </w:r>
      </w:hyperlink>
      <w:r w:rsidRPr="0014000E">
        <w:rPr>
          <w:noProof/>
        </w:rPr>
        <w:t xml:space="preserve"> (accessed.</w:t>
      </w:r>
    </w:p>
    <w:p w14:paraId="2433EF66" w14:textId="77777777" w:rsidR="0014000E" w:rsidRPr="0014000E" w:rsidRDefault="0014000E" w:rsidP="0014000E">
      <w:pPr>
        <w:pStyle w:val="EndNoteBibliography"/>
        <w:ind w:left="720" w:hanging="720"/>
        <w:rPr>
          <w:noProof/>
        </w:rPr>
      </w:pPr>
      <w:r w:rsidRPr="0014000E">
        <w:rPr>
          <w:noProof/>
        </w:rPr>
        <w:t>[38]</w:t>
      </w:r>
      <w:r w:rsidRPr="0014000E">
        <w:rPr>
          <w:noProof/>
        </w:rPr>
        <w:tab/>
        <w:t xml:space="preserve">O. Lamtzidis and J. Gialelis, "An IOTA Based Distributed Sensor Node System," in </w:t>
      </w:r>
      <w:r w:rsidRPr="0014000E">
        <w:rPr>
          <w:i/>
          <w:noProof/>
        </w:rPr>
        <w:t>2018 IEEE Globecom Workshops (GC Wkshps)</w:t>
      </w:r>
      <w:r w:rsidRPr="0014000E">
        <w:rPr>
          <w:noProof/>
        </w:rPr>
        <w:t xml:space="preserve">, 2018-12-01 2018: IEEE, doi: 10.1109/glocomw.2018.8644153. </w:t>
      </w:r>
    </w:p>
    <w:p w14:paraId="351D95D7" w14:textId="5F466677" w:rsidR="0014000E" w:rsidRPr="0014000E" w:rsidRDefault="0014000E" w:rsidP="0014000E">
      <w:pPr>
        <w:pStyle w:val="EndNoteBibliography"/>
        <w:ind w:left="720" w:hanging="720"/>
        <w:rPr>
          <w:noProof/>
        </w:rPr>
      </w:pPr>
      <w:r w:rsidRPr="0014000E">
        <w:rPr>
          <w:noProof/>
        </w:rPr>
        <w:t>[39]</w:t>
      </w:r>
      <w:r w:rsidRPr="0014000E">
        <w:rPr>
          <w:noProof/>
        </w:rPr>
        <w:tab/>
        <w:t xml:space="preserve">I. Foundation. "Identity.rs." </w:t>
      </w:r>
      <w:hyperlink r:id="rId42" w:history="1">
        <w:r w:rsidRPr="0014000E">
          <w:rPr>
            <w:rStyle w:val="Hyperlink"/>
            <w:noProof/>
          </w:rPr>
          <w:t>https://github.com/iotaledger/identity.rs/</w:t>
        </w:r>
      </w:hyperlink>
      <w:r w:rsidRPr="0014000E">
        <w:rPr>
          <w:noProof/>
        </w:rPr>
        <w:t xml:space="preserve"> (accessed Dec 4th, 2021).</w:t>
      </w:r>
    </w:p>
    <w:p w14:paraId="4A00AB41" w14:textId="77777777" w:rsidR="0014000E" w:rsidRPr="0014000E" w:rsidRDefault="0014000E" w:rsidP="0014000E">
      <w:pPr>
        <w:pStyle w:val="EndNoteBibliography"/>
        <w:ind w:left="720" w:hanging="720"/>
        <w:rPr>
          <w:noProof/>
        </w:rPr>
      </w:pPr>
      <w:r w:rsidRPr="0014000E">
        <w:rPr>
          <w:noProof/>
        </w:rPr>
        <w:t>[40]</w:t>
      </w:r>
      <w:r w:rsidRPr="0014000E">
        <w:rPr>
          <w:noProof/>
        </w:rPr>
        <w:tab/>
        <w:t xml:space="preserve">A. Tesei, L. Di Mauro, M. Falcitelli, S. Noto, and P. Pagano, "IOTA-VPKI: A DLT-Based and Resource Efficient Vehicular Public Key Infrastructure," in </w:t>
      </w:r>
      <w:r w:rsidRPr="0014000E">
        <w:rPr>
          <w:i/>
          <w:noProof/>
        </w:rPr>
        <w:t>2018 IEEE 88th Vehicular Technology Conference (VTC-Fall)</w:t>
      </w:r>
      <w:r w:rsidRPr="0014000E">
        <w:rPr>
          <w:noProof/>
        </w:rPr>
        <w:t xml:space="preserve">, 2018-08-01 2018: IEEE, doi: 10.1109/vtcfall.2018.8690769. </w:t>
      </w:r>
    </w:p>
    <w:p w14:paraId="15B862CA" w14:textId="77777777" w:rsidR="0014000E" w:rsidRPr="0014000E" w:rsidRDefault="0014000E" w:rsidP="0014000E">
      <w:pPr>
        <w:pStyle w:val="EndNoteBibliography"/>
        <w:ind w:left="720" w:hanging="720"/>
        <w:rPr>
          <w:noProof/>
        </w:rPr>
      </w:pPr>
      <w:r w:rsidRPr="0014000E">
        <w:rPr>
          <w:noProof/>
        </w:rPr>
        <w:t>[41]</w:t>
      </w:r>
      <w:r w:rsidRPr="0014000E">
        <w:rPr>
          <w:noProof/>
        </w:rPr>
        <w:tab/>
        <w:t>A. Tesei, D. Lattuca, P. Pagano, M. Luise, J. Ferreira, and P. C. Bartolomeu, "A Transparent Distributed Ledger-based Certificate Revocation Scheme for</w:t>
      </w:r>
    </w:p>
    <w:p w14:paraId="2811C414" w14:textId="77777777" w:rsidR="0014000E" w:rsidRPr="0014000E" w:rsidRDefault="0014000E" w:rsidP="0014000E">
      <w:pPr>
        <w:pStyle w:val="EndNoteBibliography"/>
        <w:rPr>
          <w:noProof/>
        </w:rPr>
      </w:pPr>
      <w:r w:rsidRPr="0014000E">
        <w:rPr>
          <w:noProof/>
        </w:rPr>
        <w:t xml:space="preserve">  VANETs," 2020-10-23T15:12:07 2020.</w:t>
      </w:r>
    </w:p>
    <w:p w14:paraId="5CFED773" w14:textId="77777777" w:rsidR="0014000E" w:rsidRPr="0014000E" w:rsidRDefault="0014000E" w:rsidP="0014000E">
      <w:pPr>
        <w:pStyle w:val="EndNoteBibliography"/>
        <w:ind w:left="720" w:hanging="720"/>
        <w:rPr>
          <w:noProof/>
        </w:rPr>
      </w:pPr>
      <w:r w:rsidRPr="0014000E">
        <w:rPr>
          <w:noProof/>
        </w:rPr>
        <w:t>[42]</w:t>
      </w:r>
      <w:r w:rsidRPr="0014000E">
        <w:rPr>
          <w:noProof/>
        </w:rPr>
        <w:tab/>
        <w:t xml:space="preserve">D. Strugar, R. Hussain, M. Mazzara, V. Rivera, J. Young Lee, and R. Mustafin, "On M2M Micropayments: A Case Study of Electric Autonomous Vehicles," in </w:t>
      </w:r>
      <w:r w:rsidRPr="0014000E">
        <w:rPr>
          <w:i/>
          <w:noProof/>
        </w:rPr>
        <w:t>2018 IEEE International Conference on Internet of Things (iThings) and IEEE Green Computing and Communications (GreenCom) and IEEE Cyber, Physical and Social Computing (CPSCom) and IEEE Smart Data (SmartData)</w:t>
      </w:r>
      <w:r w:rsidRPr="0014000E">
        <w:rPr>
          <w:noProof/>
        </w:rPr>
        <w:t xml:space="preserve">, 2018-07-01 2018: IEEE, doi: 10.1109/cybermatics_2018.2018.00283. </w:t>
      </w:r>
    </w:p>
    <w:p w14:paraId="01D74C4F" w14:textId="77777777" w:rsidR="0014000E" w:rsidRPr="0014000E" w:rsidRDefault="0014000E" w:rsidP="0014000E">
      <w:pPr>
        <w:pStyle w:val="EndNoteBibliography"/>
        <w:ind w:left="720" w:hanging="720"/>
        <w:rPr>
          <w:noProof/>
        </w:rPr>
      </w:pPr>
      <w:r w:rsidRPr="0014000E">
        <w:rPr>
          <w:noProof/>
        </w:rPr>
        <w:t>[43]</w:t>
      </w:r>
      <w:r w:rsidRPr="0014000E">
        <w:rPr>
          <w:noProof/>
        </w:rPr>
        <w:tab/>
        <w:t xml:space="preserve">P. C. Bartolomeu, E. Vieira, and J. Ferreira, "IOTA Feasibility and Perspectives for Enabling Vehicular Applications," in </w:t>
      </w:r>
      <w:r w:rsidRPr="0014000E">
        <w:rPr>
          <w:i/>
          <w:noProof/>
        </w:rPr>
        <w:t>2018 IEEE Globecom Workshops (GC Wkshps)</w:t>
      </w:r>
      <w:r w:rsidRPr="0014000E">
        <w:rPr>
          <w:noProof/>
        </w:rPr>
        <w:t xml:space="preserve">, 2018-12-01 2018: IEEE, doi: 10.1109/glocomw.2018.8644201. </w:t>
      </w:r>
    </w:p>
    <w:p w14:paraId="303EA26C" w14:textId="3F4FE5D2" w:rsidR="0014000E" w:rsidRPr="0014000E" w:rsidRDefault="0014000E" w:rsidP="0014000E">
      <w:pPr>
        <w:pStyle w:val="EndNoteBibliography"/>
        <w:ind w:left="720" w:hanging="720"/>
        <w:rPr>
          <w:noProof/>
        </w:rPr>
      </w:pPr>
      <w:r w:rsidRPr="0014000E">
        <w:rPr>
          <w:noProof/>
        </w:rPr>
        <w:t>[44]</w:t>
      </w:r>
      <w:r w:rsidRPr="0014000E">
        <w:rPr>
          <w:noProof/>
        </w:rPr>
        <w:tab/>
        <w:t xml:space="preserve">J. L. Rover. "ON THE MONEY: EARN AS YOU DRIVE WITH JAGUAR LAND ROVER." </w:t>
      </w:r>
      <w:hyperlink r:id="rId43" w:history="1">
        <w:r w:rsidRPr="0014000E">
          <w:rPr>
            <w:rStyle w:val="Hyperlink"/>
            <w:noProof/>
          </w:rPr>
          <w:t>https://www.jaguarlandrover.com/news/2019/04/money-earn-you-drive-jaguar-land-rover</w:t>
        </w:r>
      </w:hyperlink>
      <w:r w:rsidRPr="0014000E">
        <w:rPr>
          <w:noProof/>
        </w:rPr>
        <w:t xml:space="preserve"> (accessed October 19th, 2021).</w:t>
      </w:r>
    </w:p>
    <w:p w14:paraId="084AF667" w14:textId="537CAAF1" w:rsidR="0014000E" w:rsidRPr="0014000E" w:rsidRDefault="0014000E" w:rsidP="0014000E">
      <w:pPr>
        <w:pStyle w:val="EndNoteBibliography"/>
        <w:ind w:left="720" w:hanging="720"/>
        <w:rPr>
          <w:noProof/>
        </w:rPr>
      </w:pPr>
      <w:r w:rsidRPr="0014000E">
        <w:rPr>
          <w:noProof/>
        </w:rPr>
        <w:t>[45]</w:t>
      </w:r>
      <w:r w:rsidRPr="0014000E">
        <w:rPr>
          <w:noProof/>
        </w:rPr>
        <w:tab/>
        <w:t xml:space="preserve">Elaad. "IOTA Charging Station." </w:t>
      </w:r>
      <w:hyperlink r:id="rId44" w:history="1">
        <w:r w:rsidRPr="0014000E">
          <w:rPr>
            <w:rStyle w:val="Hyperlink"/>
            <w:noProof/>
          </w:rPr>
          <w:t>https://www.elaad.nl/projects/iota-charging-station/</w:t>
        </w:r>
      </w:hyperlink>
      <w:r w:rsidRPr="0014000E">
        <w:rPr>
          <w:noProof/>
        </w:rPr>
        <w:t xml:space="preserve"> (accessed.</w:t>
      </w:r>
    </w:p>
    <w:p w14:paraId="06627D91" w14:textId="77777777" w:rsidR="0014000E" w:rsidRPr="0014000E" w:rsidRDefault="0014000E" w:rsidP="0014000E">
      <w:pPr>
        <w:pStyle w:val="EndNoteBibliography"/>
        <w:ind w:left="720" w:hanging="720"/>
        <w:rPr>
          <w:noProof/>
        </w:rPr>
      </w:pPr>
      <w:r w:rsidRPr="0014000E">
        <w:rPr>
          <w:noProof/>
        </w:rPr>
        <w:t>[46]</w:t>
      </w:r>
      <w:r w:rsidRPr="0014000E">
        <w:rPr>
          <w:noProof/>
        </w:rPr>
        <w:tab/>
        <w:t xml:space="preserve">R. Miucic, </w:t>
      </w:r>
      <w:r w:rsidRPr="0014000E">
        <w:rPr>
          <w:i/>
          <w:noProof/>
        </w:rPr>
        <w:t>Connected Vehicles: Intelligent Transport Systems</w:t>
      </w:r>
      <w:r w:rsidRPr="0014000E">
        <w:rPr>
          <w:noProof/>
        </w:rPr>
        <w:t>. Detroit: Springer, 2019.</w:t>
      </w:r>
    </w:p>
    <w:p w14:paraId="59472AC8" w14:textId="77777777" w:rsidR="0014000E" w:rsidRPr="0014000E" w:rsidRDefault="0014000E" w:rsidP="0014000E">
      <w:pPr>
        <w:pStyle w:val="EndNoteBibliography"/>
        <w:ind w:left="720" w:hanging="720"/>
        <w:rPr>
          <w:noProof/>
        </w:rPr>
      </w:pPr>
      <w:r w:rsidRPr="0014000E">
        <w:rPr>
          <w:noProof/>
        </w:rPr>
        <w:t>[47]</w:t>
      </w:r>
      <w:r w:rsidRPr="0014000E">
        <w:rPr>
          <w:noProof/>
        </w:rPr>
        <w:tab/>
        <w:t xml:space="preserve">V. Mannoni, V. Berg, S. Sesia, and E. Perraud, "A Comparison of the V2X Communication Systems: ITS-G5 and C-V2X," in </w:t>
      </w:r>
      <w:r w:rsidRPr="0014000E">
        <w:rPr>
          <w:i/>
          <w:noProof/>
        </w:rPr>
        <w:t xml:space="preserve">2019 IEEE 89th Vehicular </w:t>
      </w:r>
      <w:r w:rsidRPr="0014000E">
        <w:rPr>
          <w:i/>
          <w:noProof/>
        </w:rPr>
        <w:lastRenderedPageBreak/>
        <w:t>Technology Conference (VTC2019-Spring)</w:t>
      </w:r>
      <w:r w:rsidRPr="0014000E">
        <w:rPr>
          <w:noProof/>
        </w:rPr>
        <w:t xml:space="preserve">, 2019-04-01 2019: IEEE, doi: 10.1109/vtcspring.2019.8746562. </w:t>
      </w:r>
    </w:p>
    <w:p w14:paraId="63BB1D09" w14:textId="506186DC" w:rsidR="0014000E" w:rsidRPr="0014000E" w:rsidRDefault="0014000E" w:rsidP="0014000E">
      <w:pPr>
        <w:pStyle w:val="EndNoteBibliography"/>
        <w:ind w:left="720" w:hanging="720"/>
        <w:rPr>
          <w:noProof/>
        </w:rPr>
      </w:pPr>
      <w:r w:rsidRPr="0014000E">
        <w:rPr>
          <w:noProof/>
        </w:rPr>
        <w:t>[48]</w:t>
      </w:r>
      <w:r w:rsidRPr="0014000E">
        <w:rPr>
          <w:noProof/>
        </w:rPr>
        <w:tab/>
        <w:t xml:space="preserve">Verizon. "What is the difference between 3G, 4G and 5G?" </w:t>
      </w:r>
      <w:hyperlink r:id="rId45" w:history="1">
        <w:r w:rsidRPr="0014000E">
          <w:rPr>
            <w:rStyle w:val="Hyperlink"/>
            <w:noProof/>
          </w:rPr>
          <w:t>https://www.verizon.com/about/our-company/5g/difference-between-3g-4g-5g</w:t>
        </w:r>
      </w:hyperlink>
      <w:r w:rsidRPr="0014000E">
        <w:rPr>
          <w:noProof/>
        </w:rPr>
        <w:t xml:space="preserve"> (accessed November 25, 2021).</w:t>
      </w:r>
    </w:p>
    <w:p w14:paraId="0235C905" w14:textId="6D465975" w:rsidR="0014000E" w:rsidRPr="0014000E" w:rsidRDefault="0014000E" w:rsidP="0014000E">
      <w:pPr>
        <w:pStyle w:val="EndNoteBibliography"/>
        <w:ind w:left="720" w:hanging="720"/>
        <w:rPr>
          <w:noProof/>
        </w:rPr>
      </w:pPr>
      <w:r w:rsidRPr="0014000E">
        <w:rPr>
          <w:noProof/>
        </w:rPr>
        <w:t>[49]</w:t>
      </w:r>
      <w:r w:rsidRPr="0014000E">
        <w:rPr>
          <w:noProof/>
        </w:rPr>
        <w:tab/>
        <w:t xml:space="preserve">Continental. "Continental Invests in Cellular-V2X Technology and Announces C-V2X Trials." </w:t>
      </w:r>
      <w:hyperlink r:id="rId46" w:history="1">
        <w:r w:rsidRPr="0014000E">
          <w:rPr>
            <w:rStyle w:val="Hyperlink"/>
            <w:noProof/>
          </w:rPr>
          <w:t>https://www.continental.com/en/press/press-releases/continental-invests-in-cellular-v2x-technology-and-announces-c-v2x-trials/</w:t>
        </w:r>
      </w:hyperlink>
      <w:r w:rsidRPr="0014000E">
        <w:rPr>
          <w:noProof/>
        </w:rPr>
        <w:t xml:space="preserve"> (accessed.</w:t>
      </w:r>
    </w:p>
    <w:p w14:paraId="6E168F69" w14:textId="77777777" w:rsidR="0014000E" w:rsidRPr="0014000E" w:rsidRDefault="0014000E" w:rsidP="0014000E">
      <w:pPr>
        <w:pStyle w:val="EndNoteBibliography"/>
        <w:ind w:left="720" w:hanging="720"/>
        <w:rPr>
          <w:noProof/>
        </w:rPr>
      </w:pPr>
      <w:r w:rsidRPr="0014000E">
        <w:rPr>
          <w:noProof/>
        </w:rPr>
        <w:t>[50]</w:t>
      </w:r>
      <w:r w:rsidRPr="0014000E">
        <w:rPr>
          <w:noProof/>
        </w:rPr>
        <w:tab/>
        <w:t xml:space="preserve">Z. Xu, X. Li, X. Zhao, M. H. Zhang, and Z. Wang, "DSRC versus 4G-LTE for Connected Vehicle Applications: A Study on Field Experiments of Vehicular Communication Performance," </w:t>
      </w:r>
      <w:r w:rsidRPr="0014000E">
        <w:rPr>
          <w:i/>
          <w:noProof/>
        </w:rPr>
        <w:t xml:space="preserve">Journal of Advanced Transportation, </w:t>
      </w:r>
      <w:r w:rsidRPr="0014000E">
        <w:rPr>
          <w:noProof/>
        </w:rPr>
        <w:t>vol. 2017, pp. 1-10, 2017-01-01 2017, doi: 10.1155/2017/2750452.</w:t>
      </w:r>
    </w:p>
    <w:p w14:paraId="7E041A5F" w14:textId="77777777" w:rsidR="0014000E" w:rsidRPr="0014000E" w:rsidRDefault="0014000E" w:rsidP="0014000E">
      <w:pPr>
        <w:pStyle w:val="EndNoteBibliography"/>
        <w:ind w:left="720" w:hanging="720"/>
        <w:rPr>
          <w:noProof/>
        </w:rPr>
      </w:pPr>
      <w:r w:rsidRPr="0014000E">
        <w:rPr>
          <w:noProof/>
        </w:rPr>
        <w:t>[51]</w:t>
      </w:r>
      <w:r w:rsidRPr="0014000E">
        <w:rPr>
          <w:noProof/>
        </w:rPr>
        <w:tab/>
        <w:t xml:space="preserve">L. Miao, J. J. Virtusio, and K.-L. Hua, "PC5-Based Cellular-V2X Evolution and Deployment," </w:t>
      </w:r>
      <w:r w:rsidRPr="0014000E">
        <w:rPr>
          <w:i/>
          <w:noProof/>
        </w:rPr>
        <w:t xml:space="preserve">Sensors, </w:t>
      </w:r>
      <w:r w:rsidRPr="0014000E">
        <w:rPr>
          <w:noProof/>
        </w:rPr>
        <w:t>vol. 21, no. 3, p. 843, 2021-01-27 2021, doi: 10.3390/s21030843.</w:t>
      </w:r>
    </w:p>
    <w:p w14:paraId="3DA2481A" w14:textId="77777777" w:rsidR="0014000E" w:rsidRPr="0014000E" w:rsidRDefault="0014000E" w:rsidP="0014000E">
      <w:pPr>
        <w:pStyle w:val="EndNoteBibliography"/>
        <w:ind w:left="720" w:hanging="720"/>
        <w:rPr>
          <w:noProof/>
        </w:rPr>
      </w:pPr>
      <w:r w:rsidRPr="0014000E">
        <w:rPr>
          <w:noProof/>
        </w:rPr>
        <w:t>[52]</w:t>
      </w:r>
      <w:r w:rsidRPr="0014000E">
        <w:rPr>
          <w:noProof/>
        </w:rPr>
        <w:tab/>
        <w:t>R. Sattiraju , D. Wang, A. Weinand, and H. D. Schotten, "Link Level Performance Comparison of C-V2X and</w:t>
      </w:r>
    </w:p>
    <w:p w14:paraId="55DDA6ED" w14:textId="77777777" w:rsidR="0014000E" w:rsidRPr="0014000E" w:rsidRDefault="0014000E" w:rsidP="0014000E">
      <w:pPr>
        <w:pStyle w:val="EndNoteBibliography"/>
        <w:rPr>
          <w:noProof/>
        </w:rPr>
      </w:pPr>
      <w:r w:rsidRPr="0014000E">
        <w:rPr>
          <w:noProof/>
        </w:rPr>
        <w:t xml:space="preserve">ITS-G5 for Vehicular Channel Models," </w:t>
      </w:r>
      <w:r w:rsidRPr="0014000E">
        <w:rPr>
          <w:i/>
          <w:noProof/>
        </w:rPr>
        <w:t xml:space="preserve">Wireless Communication &amp; Navigation, </w:t>
      </w:r>
      <w:r w:rsidRPr="0014000E">
        <w:rPr>
          <w:noProof/>
        </w:rPr>
        <w:t>2020.</w:t>
      </w:r>
    </w:p>
    <w:p w14:paraId="60AC15DD" w14:textId="6AD55A9E" w:rsidR="0014000E" w:rsidRPr="0014000E" w:rsidRDefault="0014000E" w:rsidP="0014000E">
      <w:pPr>
        <w:pStyle w:val="EndNoteBibliography"/>
        <w:ind w:left="720" w:hanging="720"/>
        <w:rPr>
          <w:noProof/>
        </w:rPr>
      </w:pPr>
      <w:r w:rsidRPr="0014000E">
        <w:rPr>
          <w:noProof/>
        </w:rPr>
        <w:t>[53]</w:t>
      </w:r>
      <w:r w:rsidRPr="0014000E">
        <w:rPr>
          <w:noProof/>
        </w:rPr>
        <w:tab/>
        <w:t xml:space="preserve">Qualcomm, "ITS Stack," 2020. [Online]. Available: </w:t>
      </w:r>
      <w:hyperlink r:id="rId47" w:history="1">
        <w:r w:rsidRPr="0014000E">
          <w:rPr>
            <w:rStyle w:val="Hyperlink"/>
            <w:noProof/>
          </w:rPr>
          <w:t>https://www.qualcomm.com/media/documents/files/c-v2x-its-stack.pdf</w:t>
        </w:r>
      </w:hyperlink>
    </w:p>
    <w:p w14:paraId="6E348FA3" w14:textId="77777777" w:rsidR="0014000E" w:rsidRPr="0014000E" w:rsidRDefault="0014000E" w:rsidP="0014000E">
      <w:pPr>
        <w:pStyle w:val="EndNoteBibliography"/>
        <w:ind w:left="720" w:hanging="720"/>
        <w:rPr>
          <w:i/>
          <w:noProof/>
        </w:rPr>
      </w:pPr>
      <w:r w:rsidRPr="0014000E">
        <w:rPr>
          <w:noProof/>
        </w:rPr>
        <w:t>[54]</w:t>
      </w:r>
      <w:r w:rsidRPr="0014000E">
        <w:rPr>
          <w:noProof/>
        </w:rPr>
        <w:tab/>
        <w:t xml:space="preserve">(2016). </w:t>
      </w:r>
      <w:r w:rsidRPr="0014000E">
        <w:rPr>
          <w:i/>
          <w:noProof/>
        </w:rPr>
        <w:t>Security Credential Management System</w:t>
      </w:r>
    </w:p>
    <w:p w14:paraId="07202FA5" w14:textId="0017D7E9" w:rsidR="0014000E" w:rsidRPr="0014000E" w:rsidRDefault="0014000E" w:rsidP="0014000E">
      <w:pPr>
        <w:pStyle w:val="EndNoteBibliography"/>
        <w:rPr>
          <w:noProof/>
        </w:rPr>
      </w:pPr>
      <w:r w:rsidRPr="0014000E">
        <w:rPr>
          <w:i/>
          <w:noProof/>
        </w:rPr>
        <w:t>Proof–of–Concept Implementation</w:t>
      </w:r>
      <w:r w:rsidRPr="0014000E">
        <w:rPr>
          <w:noProof/>
        </w:rPr>
        <w:t xml:space="preserve">. [Online] Available: </w:t>
      </w:r>
      <w:hyperlink r:id="rId48" w:history="1">
        <w:r w:rsidRPr="0014000E">
          <w:rPr>
            <w:rStyle w:val="Hyperlink"/>
            <w:noProof/>
          </w:rPr>
          <w:t>https://pronto-core-cdn.prontomarketing.com/2/wp-content/uploads/sites/2896/2019/04/SCMS_POC_EE_Requirements.pdf</w:t>
        </w:r>
      </w:hyperlink>
    </w:p>
    <w:p w14:paraId="73178C50" w14:textId="2EC87D86" w:rsidR="0014000E" w:rsidRPr="0014000E" w:rsidRDefault="0014000E" w:rsidP="0014000E">
      <w:pPr>
        <w:pStyle w:val="EndNoteBibliography"/>
        <w:ind w:left="720" w:hanging="720"/>
        <w:rPr>
          <w:noProof/>
        </w:rPr>
      </w:pPr>
      <w:r w:rsidRPr="0014000E">
        <w:rPr>
          <w:noProof/>
        </w:rPr>
        <w:t>[55]</w:t>
      </w:r>
      <w:r w:rsidRPr="0014000E">
        <w:rPr>
          <w:noProof/>
        </w:rPr>
        <w:tab/>
        <w:t xml:space="preserve">W. H. Organization. "Road traffic injuries." </w:t>
      </w:r>
      <w:hyperlink r:id="rId49" w:history="1">
        <w:r w:rsidRPr="0014000E">
          <w:rPr>
            <w:rStyle w:val="Hyperlink"/>
            <w:noProof/>
          </w:rPr>
          <w:t>https://www.who.int/news-room/fact-sheets/detail/road-traffic-injuries</w:t>
        </w:r>
      </w:hyperlink>
      <w:r w:rsidRPr="0014000E">
        <w:rPr>
          <w:noProof/>
        </w:rPr>
        <w:t xml:space="preserve"> (accessed December 3, 2021).</w:t>
      </w:r>
    </w:p>
    <w:p w14:paraId="4A379D83" w14:textId="2BBF222B" w:rsidR="0014000E" w:rsidRPr="0014000E" w:rsidRDefault="0014000E" w:rsidP="0014000E">
      <w:pPr>
        <w:pStyle w:val="EndNoteBibliography"/>
        <w:ind w:left="720" w:hanging="720"/>
        <w:rPr>
          <w:noProof/>
        </w:rPr>
      </w:pPr>
      <w:r w:rsidRPr="0014000E">
        <w:rPr>
          <w:noProof/>
        </w:rPr>
        <w:t>[56]</w:t>
      </w:r>
      <w:r w:rsidRPr="0014000E">
        <w:rPr>
          <w:noProof/>
        </w:rPr>
        <w:tab/>
        <w:t xml:space="preserve">T. Zebra. "Winter Driving Statistics in 2021." </w:t>
      </w:r>
      <w:hyperlink r:id="rId50" w:history="1">
        <w:r w:rsidRPr="0014000E">
          <w:rPr>
            <w:rStyle w:val="Hyperlink"/>
            <w:noProof/>
          </w:rPr>
          <w:t>https://github.com/iotaledger/streams/tree/develop/bindings</w:t>
        </w:r>
      </w:hyperlink>
      <w:r w:rsidRPr="0014000E">
        <w:rPr>
          <w:noProof/>
        </w:rPr>
        <w:t xml:space="preserve"> (accessed.</w:t>
      </w:r>
    </w:p>
    <w:p w14:paraId="425463E3" w14:textId="77777777" w:rsidR="0014000E" w:rsidRPr="0014000E" w:rsidRDefault="0014000E" w:rsidP="0014000E">
      <w:pPr>
        <w:pStyle w:val="EndNoteBibliography"/>
        <w:ind w:left="720" w:hanging="720"/>
        <w:rPr>
          <w:noProof/>
        </w:rPr>
      </w:pPr>
      <w:r w:rsidRPr="0014000E">
        <w:rPr>
          <w:noProof/>
        </w:rPr>
        <w:t>[57]</w:t>
      </w:r>
      <w:r w:rsidRPr="0014000E">
        <w:rPr>
          <w:noProof/>
        </w:rPr>
        <w:tab/>
        <w:t xml:space="preserve">X. Zhang and D. Wang, "Adaptive Traffic Signal Control Mechanism for Intelligent Transportation Based on a Consortium Blockchain," </w:t>
      </w:r>
      <w:r w:rsidRPr="0014000E">
        <w:rPr>
          <w:i/>
          <w:noProof/>
        </w:rPr>
        <w:t xml:space="preserve">IEEE Access, </w:t>
      </w:r>
      <w:r w:rsidRPr="0014000E">
        <w:rPr>
          <w:noProof/>
        </w:rPr>
        <w:t>vol. 7, pp. 97281-97295, 2019-01-01 2019, doi: 10.1109/access.2019.2929259.</w:t>
      </w:r>
    </w:p>
    <w:p w14:paraId="038C2D60" w14:textId="77777777" w:rsidR="0014000E" w:rsidRPr="0014000E" w:rsidRDefault="0014000E" w:rsidP="0014000E">
      <w:pPr>
        <w:pStyle w:val="EndNoteBibliography"/>
        <w:ind w:left="720" w:hanging="720"/>
        <w:rPr>
          <w:noProof/>
        </w:rPr>
      </w:pPr>
      <w:r w:rsidRPr="0014000E">
        <w:rPr>
          <w:noProof/>
        </w:rPr>
        <w:t>[58]</w:t>
      </w:r>
      <w:r w:rsidRPr="0014000E">
        <w:rPr>
          <w:noProof/>
        </w:rPr>
        <w:tab/>
        <w:t xml:space="preserve">B. Baruah and S. Dhal, "A Secure and Privacy-Preserved Road Condition Monitoring System," in </w:t>
      </w:r>
      <w:r w:rsidRPr="0014000E">
        <w:rPr>
          <w:i/>
          <w:noProof/>
        </w:rPr>
        <w:t>2020 International Conference on COMmunication Systems &amp; NETworkS (COMSNETS)</w:t>
      </w:r>
      <w:r w:rsidRPr="0014000E">
        <w:rPr>
          <w:noProof/>
        </w:rPr>
        <w:t xml:space="preserve">, 2020-01-01 2020: IEEE, doi: 10.1109/comsnets48256.2020.9027482. </w:t>
      </w:r>
    </w:p>
    <w:p w14:paraId="45B1531B" w14:textId="77777777" w:rsidR="0014000E" w:rsidRPr="0014000E" w:rsidRDefault="0014000E" w:rsidP="0014000E">
      <w:pPr>
        <w:pStyle w:val="EndNoteBibliography"/>
        <w:ind w:left="720" w:hanging="720"/>
        <w:rPr>
          <w:noProof/>
        </w:rPr>
      </w:pPr>
      <w:r w:rsidRPr="0014000E">
        <w:rPr>
          <w:noProof/>
        </w:rPr>
        <w:t>[59]</w:t>
      </w:r>
      <w:r w:rsidRPr="0014000E">
        <w:rPr>
          <w:noProof/>
        </w:rPr>
        <w:tab/>
        <w:t xml:space="preserve">A. Chowdhury, G. Karmakar, J. Kamruzzaman, and S. Islam, "Trustworthiness of Self-Driving Vehicles for Intelligent Transportation Systems in Industry Applications," </w:t>
      </w:r>
      <w:r w:rsidRPr="0014000E">
        <w:rPr>
          <w:i/>
          <w:noProof/>
        </w:rPr>
        <w:t xml:space="preserve">IEEE Transactions on Industrial Informatics, </w:t>
      </w:r>
      <w:r w:rsidRPr="0014000E">
        <w:rPr>
          <w:noProof/>
        </w:rPr>
        <w:t>vol. 17, no. 2, pp. 961-970, 2021-02-01 2021, doi: 10.1109/tii.2020.2987431.</w:t>
      </w:r>
    </w:p>
    <w:p w14:paraId="0071FD5F" w14:textId="77777777" w:rsidR="0014000E" w:rsidRPr="0014000E" w:rsidRDefault="0014000E" w:rsidP="0014000E">
      <w:pPr>
        <w:pStyle w:val="EndNoteBibliography"/>
        <w:ind w:left="720" w:hanging="720"/>
        <w:rPr>
          <w:noProof/>
        </w:rPr>
      </w:pPr>
      <w:r w:rsidRPr="0014000E">
        <w:rPr>
          <w:noProof/>
        </w:rPr>
        <w:t>[60]</w:t>
      </w:r>
      <w:r w:rsidRPr="0014000E">
        <w:rPr>
          <w:noProof/>
        </w:rPr>
        <w:tab/>
        <w:t xml:space="preserve">Y. Zhao, R. Liang, X. Chen, and J. Zou, "Evaluation indicators for open-source software: a review," </w:t>
      </w:r>
      <w:r w:rsidRPr="0014000E">
        <w:rPr>
          <w:i/>
          <w:noProof/>
        </w:rPr>
        <w:t xml:space="preserve">Cybersecurity, </w:t>
      </w:r>
      <w:r w:rsidRPr="0014000E">
        <w:rPr>
          <w:noProof/>
        </w:rPr>
        <w:t>vol. 4, no. 1, 2021-12-01 2021, doi: 10.1186/s42400-021-00084-8.</w:t>
      </w:r>
    </w:p>
    <w:p w14:paraId="309F5AD0" w14:textId="77777777" w:rsidR="0014000E" w:rsidRPr="0014000E" w:rsidRDefault="0014000E" w:rsidP="0014000E">
      <w:pPr>
        <w:pStyle w:val="EndNoteBibliography"/>
        <w:ind w:left="720" w:hanging="720"/>
        <w:rPr>
          <w:noProof/>
        </w:rPr>
      </w:pPr>
      <w:r w:rsidRPr="0014000E">
        <w:rPr>
          <w:noProof/>
        </w:rPr>
        <w:t>[61]</w:t>
      </w:r>
      <w:r w:rsidRPr="0014000E">
        <w:rPr>
          <w:noProof/>
        </w:rPr>
        <w:tab/>
        <w:t>X. Li, S. Moreschini, Z. Zhang, and D. Taibi, "Exploring Factors and Measures to Select Open Source Software," 2021-02-19T15:18:03 2021.</w:t>
      </w:r>
    </w:p>
    <w:p w14:paraId="7B08E05B" w14:textId="77777777" w:rsidR="0014000E" w:rsidRPr="0014000E" w:rsidRDefault="0014000E" w:rsidP="0014000E">
      <w:pPr>
        <w:pStyle w:val="EndNoteBibliography"/>
        <w:ind w:left="720" w:hanging="720"/>
        <w:rPr>
          <w:noProof/>
        </w:rPr>
      </w:pPr>
      <w:r w:rsidRPr="0014000E">
        <w:rPr>
          <w:noProof/>
        </w:rPr>
        <w:t>[62]</w:t>
      </w:r>
      <w:r w:rsidRPr="0014000E">
        <w:rPr>
          <w:noProof/>
        </w:rPr>
        <w:tab/>
        <w:t xml:space="preserve">J. R. Lewis and J. Sauro, "The Factor Structure of the System Usability Scale," in </w:t>
      </w:r>
      <w:r w:rsidRPr="0014000E">
        <w:rPr>
          <w:i/>
          <w:noProof/>
        </w:rPr>
        <w:t>Human Centered Design</w:t>
      </w:r>
      <w:r w:rsidRPr="0014000E">
        <w:rPr>
          <w:noProof/>
        </w:rPr>
        <w:t>: Springer Berlin Heidelberg, 2009, pp. 94-103.</w:t>
      </w:r>
    </w:p>
    <w:p w14:paraId="14E53731" w14:textId="694DD7F9"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r>
        <w:lastRenderedPageBreak/>
        <w:t>Appendix 1</w:t>
      </w:r>
    </w:p>
    <w:p w14:paraId="183E5D98" w14:textId="77777777" w:rsidR="0014000E" w:rsidRPr="0014000E" w:rsidRDefault="0014000E" w:rsidP="0014000E">
      <w:pPr>
        <w:rPr>
          <w:lang w:eastAsia="en-US"/>
        </w:rPr>
      </w:pPr>
    </w:p>
    <w:p w14:paraId="0DE0AE10" w14:textId="7623DF56" w:rsidR="0014000E" w:rsidRDefault="0014000E" w:rsidP="0014000E">
      <w:pPr>
        <w:pStyle w:val="ListParagraph"/>
        <w:numPr>
          <w:ilvl w:val="0"/>
          <w:numId w:val="34"/>
        </w:numPr>
        <w:jc w:val="both"/>
        <w:rPr>
          <w:lang w:eastAsia="en-US"/>
        </w:rPr>
      </w:pPr>
      <w:r w:rsidRPr="0014000E">
        <w:rPr>
          <w:lang w:eastAsia="en-US"/>
        </w:rPr>
        <w:t>I think that I will use this system frequently.</w:t>
      </w:r>
    </w:p>
    <w:p w14:paraId="1501B837" w14:textId="77777777" w:rsidR="0014000E" w:rsidRDefault="0014000E" w:rsidP="00A656B0">
      <w:pPr>
        <w:pStyle w:val="ListParagraph"/>
        <w:numPr>
          <w:ilvl w:val="0"/>
          <w:numId w:val="34"/>
        </w:numPr>
        <w:jc w:val="both"/>
        <w:rPr>
          <w:lang w:eastAsia="en-US"/>
        </w:rPr>
      </w:pPr>
      <w:r w:rsidRPr="0014000E">
        <w:rPr>
          <w:lang w:eastAsia="en-US"/>
        </w:rPr>
        <w:t>I find the system unnecessarily complex.</w:t>
      </w:r>
    </w:p>
    <w:p w14:paraId="541CE184" w14:textId="77777777" w:rsidR="0014000E" w:rsidRDefault="0014000E" w:rsidP="00A656B0">
      <w:pPr>
        <w:pStyle w:val="ListParagraph"/>
        <w:numPr>
          <w:ilvl w:val="0"/>
          <w:numId w:val="34"/>
        </w:numPr>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A656B0">
      <w:pPr>
        <w:pStyle w:val="ListParagraph"/>
        <w:numPr>
          <w:ilvl w:val="0"/>
          <w:numId w:val="34"/>
        </w:numPr>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A656B0">
      <w:pPr>
        <w:pStyle w:val="ListParagraph"/>
        <w:numPr>
          <w:ilvl w:val="0"/>
          <w:numId w:val="34"/>
        </w:numPr>
        <w:jc w:val="both"/>
        <w:rPr>
          <w:lang w:eastAsia="en-US"/>
        </w:rPr>
      </w:pPr>
      <w:r w:rsidRPr="0014000E">
        <w:rPr>
          <w:lang w:eastAsia="en-US"/>
        </w:rPr>
        <w:t>I find the various functions in this system were well integrated.</w:t>
      </w:r>
    </w:p>
    <w:p w14:paraId="79791261" w14:textId="77777777" w:rsidR="0014000E" w:rsidRDefault="0014000E" w:rsidP="00A656B0">
      <w:pPr>
        <w:pStyle w:val="ListParagraph"/>
        <w:numPr>
          <w:ilvl w:val="0"/>
          <w:numId w:val="34"/>
        </w:numPr>
        <w:jc w:val="both"/>
        <w:rPr>
          <w:lang w:eastAsia="en-US"/>
        </w:rPr>
      </w:pPr>
      <w:r w:rsidRPr="0014000E">
        <w:rPr>
          <w:lang w:eastAsia="en-US"/>
        </w:rPr>
        <w:t>I think there was too much inconsistency in this system.</w:t>
      </w:r>
    </w:p>
    <w:p w14:paraId="6CE8156D" w14:textId="77777777" w:rsidR="0014000E" w:rsidRDefault="0014000E" w:rsidP="00A656B0">
      <w:pPr>
        <w:pStyle w:val="ListParagraph"/>
        <w:numPr>
          <w:ilvl w:val="0"/>
          <w:numId w:val="34"/>
        </w:numPr>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A656B0">
      <w:pPr>
        <w:pStyle w:val="ListParagraph"/>
        <w:numPr>
          <w:ilvl w:val="0"/>
          <w:numId w:val="34"/>
        </w:numPr>
        <w:jc w:val="both"/>
        <w:rPr>
          <w:lang w:eastAsia="en-US"/>
        </w:rPr>
      </w:pPr>
      <w:r w:rsidRPr="0014000E">
        <w:rPr>
          <w:lang w:eastAsia="en-US"/>
        </w:rPr>
        <w:t>I find the system very cumbersome to use.</w:t>
      </w:r>
    </w:p>
    <w:p w14:paraId="7AC5F195" w14:textId="77777777" w:rsidR="0014000E" w:rsidRDefault="0014000E" w:rsidP="00A656B0">
      <w:pPr>
        <w:pStyle w:val="ListParagraph"/>
        <w:numPr>
          <w:ilvl w:val="0"/>
          <w:numId w:val="34"/>
        </w:numPr>
        <w:jc w:val="both"/>
        <w:rPr>
          <w:lang w:eastAsia="en-US"/>
        </w:rPr>
      </w:pPr>
      <w:r w:rsidRPr="0014000E">
        <w:rPr>
          <w:lang w:eastAsia="en-US"/>
        </w:rPr>
        <w:t>I feel very confident using the system.</w:t>
      </w:r>
    </w:p>
    <w:p w14:paraId="4BDE8FFF" w14:textId="2A46D77F" w:rsidR="0014000E" w:rsidRPr="004A42A3" w:rsidRDefault="0014000E" w:rsidP="00A656B0">
      <w:pPr>
        <w:pStyle w:val="ListParagraph"/>
        <w:numPr>
          <w:ilvl w:val="0"/>
          <w:numId w:val="34"/>
        </w:numPr>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74C21" w14:textId="77777777" w:rsidR="008E7930" w:rsidRDefault="008E7930">
      <w:r>
        <w:separator/>
      </w:r>
    </w:p>
  </w:endnote>
  <w:endnote w:type="continuationSeparator" w:id="0">
    <w:p w14:paraId="79B2E798" w14:textId="77777777" w:rsidR="008E7930" w:rsidRDefault="008E7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E98D8" w14:textId="77777777" w:rsidR="008E7930" w:rsidRDefault="008E7930">
      <w:r>
        <w:separator/>
      </w:r>
    </w:p>
  </w:footnote>
  <w:footnote w:type="continuationSeparator" w:id="0">
    <w:p w14:paraId="6EF61908" w14:textId="77777777" w:rsidR="008E7930" w:rsidRDefault="008E7930">
      <w:r>
        <w:continuationSeparator/>
      </w:r>
    </w:p>
  </w:footnote>
  <w:footnote w:id="1">
    <w:p w14:paraId="323101C2" w14:textId="25775070" w:rsidR="006D7D15" w:rsidRDefault="006D7D15" w:rsidP="006D7D15">
      <w:pPr>
        <w:pStyle w:val="comp"/>
        <w:shd w:val="clear" w:color="auto" w:fill="FFFFFF"/>
        <w:spacing w:before="0" w:beforeAutospacing="0"/>
        <w:rPr>
          <w:rFonts w:ascii="Arial" w:hAnsi="Arial" w:cs="Arial"/>
          <w:color w:val="111111"/>
          <w:spacing w:val="1"/>
        </w:rPr>
      </w:pPr>
      <w:r>
        <w:rPr>
          <w:rStyle w:val="FootnoteReference"/>
        </w:rPr>
        <w:footnoteRef/>
      </w:r>
      <w:r>
        <w:t xml:space="preserve"> </w:t>
      </w:r>
      <w:r w:rsidRPr="006D7D15">
        <w:rPr>
          <w:lang w:eastAsia="en-US"/>
        </w:rPr>
        <w:t>Web 3.0 refers to the next phase of the evolution of the Web/internet and is built on the core concepts of openness, decentralization and greater user utility.</w:t>
      </w:r>
    </w:p>
    <w:p w14:paraId="1D1D4EDD" w14:textId="77777777" w:rsidR="006D7D15" w:rsidRDefault="006D7D15" w:rsidP="006D7D15"/>
    <w:p w14:paraId="1A5A1C62" w14:textId="08673088" w:rsidR="006D7D15" w:rsidRDefault="006D7D15">
      <w:pPr>
        <w:pStyle w:val="FootnoteText"/>
      </w:pPr>
    </w:p>
  </w:footnote>
  <w:footnote w:id="2">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3">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3B6174"/>
    <w:multiLevelType w:val="hybridMultilevel"/>
    <w:tmpl w:val="7E145A5C"/>
    <w:lvl w:ilvl="0" w:tplc="0809000B">
      <w:start w:val="5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90614"/>
    <w:multiLevelType w:val="hybridMultilevel"/>
    <w:tmpl w:val="35BA8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7"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CD6EB3"/>
    <w:multiLevelType w:val="hybridMultilevel"/>
    <w:tmpl w:val="C736D73E"/>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0"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075F3E"/>
    <w:multiLevelType w:val="hybridMultilevel"/>
    <w:tmpl w:val="671ACD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DB1944"/>
    <w:multiLevelType w:val="hybridMultilevel"/>
    <w:tmpl w:val="E4ECD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9F292F"/>
    <w:multiLevelType w:val="hybridMultilevel"/>
    <w:tmpl w:val="23AE19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8" w15:restartNumberingAfterBreak="0">
    <w:nsid w:val="593B6912"/>
    <w:multiLevelType w:val="hybridMultilevel"/>
    <w:tmpl w:val="43709F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B67FEB"/>
    <w:multiLevelType w:val="hybridMultilevel"/>
    <w:tmpl w:val="B5249A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A62D3D"/>
    <w:multiLevelType w:val="hybridMultilevel"/>
    <w:tmpl w:val="151AD4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14A2C5F"/>
    <w:multiLevelType w:val="hybridMultilevel"/>
    <w:tmpl w:val="EB304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23" w15:restartNumberingAfterBreak="0">
    <w:nsid w:val="6B9F7FB7"/>
    <w:multiLevelType w:val="hybridMultilevel"/>
    <w:tmpl w:val="39DAD9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49B20C6"/>
    <w:multiLevelType w:val="multilevel"/>
    <w:tmpl w:val="E7D8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794E81"/>
    <w:multiLevelType w:val="hybridMultilevel"/>
    <w:tmpl w:val="E4ECD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7EA18D8"/>
    <w:multiLevelType w:val="hybridMultilevel"/>
    <w:tmpl w:val="79DA2F9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31"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FD25CC3"/>
    <w:multiLevelType w:val="hybridMultilevel"/>
    <w:tmpl w:val="5F269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2"/>
  </w:num>
  <w:num w:numId="3">
    <w:abstractNumId w:val="9"/>
  </w:num>
  <w:num w:numId="4">
    <w:abstractNumId w:val="17"/>
  </w:num>
  <w:num w:numId="5">
    <w:abstractNumId w:val="31"/>
  </w:num>
  <w:num w:numId="6">
    <w:abstractNumId w:val="29"/>
  </w:num>
  <w:num w:numId="7">
    <w:abstractNumId w:val="24"/>
  </w:num>
  <w:num w:numId="8">
    <w:abstractNumId w:val="4"/>
  </w:num>
  <w:num w:numId="9">
    <w:abstractNumId w:val="14"/>
  </w:num>
  <w:num w:numId="10">
    <w:abstractNumId w:val="12"/>
  </w:num>
  <w:num w:numId="11">
    <w:abstractNumId w:val="6"/>
  </w:num>
  <w:num w:numId="12">
    <w:abstractNumId w:val="10"/>
  </w:num>
  <w:num w:numId="13">
    <w:abstractNumId w:val="7"/>
  </w:num>
  <w:num w:numId="14">
    <w:abstractNumId w:val="32"/>
  </w:num>
  <w:num w:numId="15">
    <w:abstractNumId w:val="0"/>
  </w:num>
  <w:num w:numId="16">
    <w:abstractNumId w:val="5"/>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16"/>
  </w:num>
  <w:num w:numId="24">
    <w:abstractNumId w:val="13"/>
  </w:num>
  <w:num w:numId="25">
    <w:abstractNumId w:val="19"/>
  </w:num>
  <w:num w:numId="26">
    <w:abstractNumId w:val="33"/>
  </w:num>
  <w:num w:numId="27">
    <w:abstractNumId w:val="15"/>
  </w:num>
  <w:num w:numId="28">
    <w:abstractNumId w:val="23"/>
  </w:num>
  <w:num w:numId="29">
    <w:abstractNumId w:val="27"/>
  </w:num>
  <w:num w:numId="30">
    <w:abstractNumId w:val="2"/>
  </w:num>
  <w:num w:numId="31">
    <w:abstractNumId w:val="25"/>
  </w:num>
  <w:num w:numId="32">
    <w:abstractNumId w:val="17"/>
  </w:num>
  <w:num w:numId="33">
    <w:abstractNumId w:val="21"/>
  </w:num>
  <w:num w:numId="34">
    <w:abstractNumId w:val="18"/>
  </w:num>
  <w:num w:numId="35">
    <w:abstractNumId w:val="11"/>
  </w:num>
  <w:num w:numId="36">
    <w:abstractNumId w:val="8"/>
  </w:num>
  <w:num w:numId="37">
    <w:abstractNumId w:val="26"/>
  </w:num>
  <w:num w:numId="38">
    <w:abstractNumId w:val="1"/>
  </w:num>
  <w:num w:numId="39">
    <w:abstractNumId w:val="20"/>
  </w:num>
  <w:num w:numId="40">
    <w:abstractNumId w:val="2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930"/>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87C"/>
    <w:rsid w:val="00A1389D"/>
    <w:rsid w:val="00A16E10"/>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www.abiresearch.com/press/abi-research-forecasts-8-million-vehicles-ship-sae-level-3-4-and-5-autonomous-technology-2025/" TargetMode="External"/><Relationship Id="rId39" Type="http://schemas.openxmlformats.org/officeDocument/2006/relationships/hyperlink" Target="https://blog.iota.org/explaining-the-iota-congestion-control-algorithm/" TargetMode="External"/><Relationship Id="rId21" Type="http://schemas.openxmlformats.org/officeDocument/2006/relationships/image" Target="media/image5.png"/><Relationship Id="rId34" Type="http://schemas.openxmlformats.org/officeDocument/2006/relationships/hyperlink" Target="https://www.technologyreview.com./2012/12/03/181350/many-cars-have-a-hundred-million-lines-of-code/" TargetMode="External"/><Relationship Id="rId42" Type="http://schemas.openxmlformats.org/officeDocument/2006/relationships/hyperlink" Target="https://github.com/iotaledger/identity.rs/" TargetMode="External"/><Relationship Id="rId47" Type="http://schemas.openxmlformats.org/officeDocument/2006/relationships/hyperlink" Target="https://www.qualcomm.com/media/documents/files/c-v2x-its-stack.pdf" TargetMode="External"/><Relationship Id="rId50" Type="http://schemas.openxmlformats.org/officeDocument/2006/relationships/hyperlink" Target="https://github.com/iotaledger/streams/tree/develop/binding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s://www.iota.org/get-started/what-is-iota" TargetMode="Externa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blog.iota.org/iota-smart-contracts-protocol-alpha-release/" TargetMode="External"/><Relationship Id="rId37" Type="http://schemas.openxmlformats.org/officeDocument/2006/relationships/hyperlink" Target="https://github.com/noneymous/iota-consensus-presentation" TargetMode="External"/><Relationship Id="rId40" Type="http://schemas.openxmlformats.org/officeDocument/2006/relationships/hyperlink" Target="https://blog.iota.org/final-alpha-release-for-iota-streams-5a4cfeca506c/" TargetMode="External"/><Relationship Id="rId45" Type="http://schemas.openxmlformats.org/officeDocument/2006/relationships/hyperlink" Target="https://www.verizon.com/about/our-company/5g/difference-between-3g-4g-5g"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1.%20ABI%20Research:%20https:/www.abiresearch.com/press/by-2027-30-of-v2x-applications-will-be-non-safety-" TargetMode="External"/><Relationship Id="rId28" Type="http://schemas.openxmlformats.org/officeDocument/2006/relationships/hyperlink" Target="https://www.nhtsa.gov/technology-innovation/automated-vehicles-safety/" TargetMode="External"/><Relationship Id="rId36" Type="http://schemas.openxmlformats.org/officeDocument/2006/relationships/hyperlink" Target="http://www.descryptions.com/Iota.pdf" TargetMode="External"/><Relationship Id="rId49" Type="http://schemas.openxmlformats.org/officeDocument/2006/relationships/hyperlink" Target="https://www.who.int/news-room/fact-sheets/detail/road-traffic-injuries" TargetMode="Externa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blog.iota.org/iota-2-0-details-on-current-status-and-outlook/" TargetMode="External"/><Relationship Id="rId44" Type="http://schemas.openxmlformats.org/officeDocument/2006/relationships/hyperlink" Target="https://www.elaad.nl/projects/iota-charging-station/"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www.sae.org/standards/content/j3016_202104/" TargetMode="External"/><Relationship Id="rId30" Type="http://schemas.openxmlformats.org/officeDocument/2006/relationships/hyperlink" Target="https://interestingengineering.com/iota-a-cryptocurrency-with-infinite-scalability-and-no-fees" TargetMode="External"/><Relationship Id="rId35" Type="http://schemas.openxmlformats.org/officeDocument/2006/relationships/hyperlink" Target="https://ethereum.org/en/whitepaper/" TargetMode="External"/><Relationship Id="rId43" Type="http://schemas.openxmlformats.org/officeDocument/2006/relationships/hyperlink" Target="https://www.jaguarlandrover.com/news/2019/04/money-earn-you-drive-jaguar-land-rover" TargetMode="External"/><Relationship Id="rId48" Type="http://schemas.openxmlformats.org/officeDocument/2006/relationships/hyperlink" Target="https://pronto-core-cdn.prontomarketing.com/2/wp-content/uploads/sites/2896/2019/04/SCMS_POC_EE_Requirements.pdf" TargetMode="External"/><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yperlink" Target="https://click.endnote.com/viewer?doi=10.1109%2Fblockchain53845.2021.00067&amp;token=WzM0OTYyNjAsIjEwLjExMDkvYmxvY2tjaGFpbjUzODQ1LjIwMjEuMDAwNjciXQ.Fq7OzGZh-Jv8BwbjuOovvFF9-GY" TargetMode="External"/><Relationship Id="rId33" Type="http://schemas.openxmlformats.org/officeDocument/2006/relationships/hyperlink" Target="https://www.ibm.com/topics/smart-contracts" TargetMode="External"/><Relationship Id="rId38" Type="http://schemas.openxmlformats.org/officeDocument/2006/relationships/hyperlink" Target="https://thetangle.org/nodes" TargetMode="External"/><Relationship Id="rId46" Type="http://schemas.openxmlformats.org/officeDocument/2006/relationships/hyperlink" Target="https://www.continental.com/en/press/press-releases/continental-invests-in-cellular-v2x-technology-and-announces-c-v2x-trials/" TargetMode="External"/><Relationship Id="rId20" Type="http://schemas.openxmlformats.org/officeDocument/2006/relationships/image" Target="media/image4.png"/><Relationship Id="rId41" Type="http://schemas.openxmlformats.org/officeDocument/2006/relationships/hyperlink" Target="https://github.com/iotaledger/streams/tree/develop/bindings"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1550</Words>
  <Characters>122839</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4101</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02T23:17:00Z</dcterms:modified>
</cp:coreProperties>
</file>